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endnotes.xml" ContentType="application/vnd.openxmlformats-officedocument.wordprocessingml.endnotes+xml"/>
  <Override PartName="/word/footer1.xml" ContentType="application/vnd.openxmlformats-officedocument.wordprocessingml.footer+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customXml/itemProps2.xml" ContentType="application/vnd.openxmlformats-officedocument.customXmlProperties+xml"/>
  <Override PartName="/docProps/custom.xml" ContentType="application/vnd.openxmlformats-officedocument.custom-properties+xml"/>
  <Override PartName="/customXml/itemProps1.xml" ContentType="application/vnd.openxmlformats-officedocument.customXmlProperties+xml"/>
  <Override PartName="/word/fontTable.xml" ContentType="application/vnd.openxmlformats-officedocument.wordprocessingml.fontTable+xml"/>
  <Override PartName="/docProps/core.xml" ContentType="application/vnd.openxmlformats-package.core-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docProps/app.xml" ContentType="application/vnd.openxmlformats-officedocument.extended-properties+xml"/>
  <Override PartName="/customXml/itemProps4.xml" ContentType="application/vnd.openxmlformats-officedocument.customXmlProperties+xml"/>
  <Override PartName="/customXml/itemProps3.xml" ContentType="application/vnd.openxmlformats-officedocument.customXmlProperties+xml"/>
  <Override PartName="/customXml/itemProps5.xml" ContentType="application/vnd.openxmlformats-officedocument.customXml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23214F" w14:textId="30F7BC14" w:rsidR="00733F11" w:rsidRDefault="00733F11" w:rsidP="00A9247B">
      <w:pPr>
        <w:widowControl/>
      </w:pPr>
      <w:bookmarkStart w:id="0" w:name="_GoBack"/>
      <w:bookmarkEnd w:id="0"/>
      <w:r>
        <w:rPr>
          <w:noProof/>
          <w:lang w:eastAsia="en-GB" w:bidi="ar-SA"/>
        </w:rPr>
        <w:drawing>
          <wp:inline distT="0" distB="0" distL="0" distR="0" wp14:anchorId="5C58ED40" wp14:editId="2AF70DA7">
            <wp:extent cx="3488400" cy="612000"/>
            <wp:effectExtent l="0" t="0" r="0" b="0"/>
            <wp:docPr id="3" name="Picture 3"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88400" cy="612000"/>
                    </a:xfrm>
                    <a:prstGeom prst="rect">
                      <a:avLst/>
                    </a:prstGeom>
                    <a:noFill/>
                    <a:ln>
                      <a:noFill/>
                    </a:ln>
                  </pic:spPr>
                </pic:pic>
              </a:graphicData>
            </a:graphic>
          </wp:inline>
        </w:drawing>
      </w:r>
    </w:p>
    <w:p w14:paraId="0BC18F6C" w14:textId="77777777" w:rsidR="00733F11" w:rsidRDefault="00733F11" w:rsidP="00A9247B">
      <w:pPr>
        <w:widowControl/>
      </w:pPr>
    </w:p>
    <w:p w14:paraId="1BA7CCCC" w14:textId="5A6251F6" w:rsidR="00733F11" w:rsidRPr="00B41C47" w:rsidRDefault="008A31A3" w:rsidP="00A9247B">
      <w:pPr>
        <w:widowControl/>
        <w:rPr>
          <w:b/>
          <w:sz w:val="28"/>
          <w:szCs w:val="28"/>
        </w:rPr>
      </w:pPr>
      <w:r>
        <w:rPr>
          <w:b/>
          <w:sz w:val="28"/>
          <w:szCs w:val="28"/>
        </w:rPr>
        <w:t>15</w:t>
      </w:r>
      <w:r w:rsidR="00733F11" w:rsidRPr="00B41C47">
        <w:rPr>
          <w:b/>
          <w:sz w:val="28"/>
          <w:szCs w:val="28"/>
        </w:rPr>
        <w:t xml:space="preserve"> </w:t>
      </w:r>
      <w:r>
        <w:rPr>
          <w:b/>
          <w:sz w:val="28"/>
          <w:szCs w:val="28"/>
        </w:rPr>
        <w:t>December</w:t>
      </w:r>
      <w:r w:rsidR="00733F11" w:rsidRPr="00B41C47">
        <w:rPr>
          <w:b/>
          <w:sz w:val="28"/>
          <w:szCs w:val="28"/>
        </w:rPr>
        <w:t xml:space="preserve"> 20</w:t>
      </w:r>
      <w:r w:rsidR="00B41C47" w:rsidRPr="00B41C47">
        <w:rPr>
          <w:b/>
          <w:sz w:val="28"/>
          <w:szCs w:val="28"/>
        </w:rPr>
        <w:t>20</w:t>
      </w:r>
    </w:p>
    <w:p w14:paraId="0F68682F" w14:textId="5A6DCBEB" w:rsidR="00733F11" w:rsidRPr="00B41C47" w:rsidRDefault="00733F11" w:rsidP="00A9247B">
      <w:pPr>
        <w:widowControl/>
        <w:rPr>
          <w:b/>
          <w:sz w:val="28"/>
          <w:szCs w:val="28"/>
        </w:rPr>
      </w:pPr>
      <w:r w:rsidRPr="00B41C47">
        <w:rPr>
          <w:b/>
          <w:sz w:val="28"/>
          <w:szCs w:val="28"/>
        </w:rPr>
        <w:t>[</w:t>
      </w:r>
      <w:r w:rsidR="008A31A3">
        <w:rPr>
          <w:b/>
          <w:sz w:val="28"/>
          <w:szCs w:val="28"/>
        </w:rPr>
        <w:t>145</w:t>
      </w:r>
      <w:r w:rsidRPr="00B41C47">
        <w:rPr>
          <w:b/>
          <w:sz w:val="28"/>
          <w:szCs w:val="28"/>
        </w:rPr>
        <w:t>–</w:t>
      </w:r>
      <w:r w:rsidR="008A31A3">
        <w:rPr>
          <w:b/>
          <w:sz w:val="28"/>
          <w:szCs w:val="28"/>
        </w:rPr>
        <w:t>20</w:t>
      </w:r>
      <w:r w:rsidRPr="00B41C47">
        <w:rPr>
          <w:b/>
          <w:sz w:val="28"/>
          <w:szCs w:val="28"/>
        </w:rPr>
        <w:t>]</w:t>
      </w:r>
    </w:p>
    <w:p w14:paraId="33717DC9" w14:textId="77777777" w:rsidR="00733F11" w:rsidRDefault="00733F11" w:rsidP="00A9247B">
      <w:pPr>
        <w:widowControl/>
      </w:pPr>
    </w:p>
    <w:p w14:paraId="23F35007" w14:textId="4B36482F" w:rsidR="00733F11" w:rsidRPr="00C836C5" w:rsidRDefault="00733F11" w:rsidP="00A9247B">
      <w:pPr>
        <w:pStyle w:val="FSTitle"/>
        <w:widowControl/>
        <w:rPr>
          <w:b/>
        </w:rPr>
      </w:pPr>
      <w:r w:rsidRPr="00C836C5">
        <w:rPr>
          <w:b/>
        </w:rPr>
        <w:t>Supporting document 2</w:t>
      </w:r>
      <w:r w:rsidR="008A31A3">
        <w:rPr>
          <w:b/>
        </w:rPr>
        <w:t xml:space="preserve"> (at Approval)</w:t>
      </w:r>
    </w:p>
    <w:p w14:paraId="4851E560" w14:textId="77777777" w:rsidR="00733F11" w:rsidRPr="00C836C5" w:rsidRDefault="00733F11" w:rsidP="00A9247B">
      <w:pPr>
        <w:widowControl/>
      </w:pPr>
    </w:p>
    <w:p w14:paraId="15C374A4" w14:textId="2F4AE8AB" w:rsidR="00733F11" w:rsidRPr="00C836C5" w:rsidRDefault="00D04FEE" w:rsidP="00A9247B">
      <w:pPr>
        <w:pStyle w:val="FSTitle"/>
        <w:widowControl/>
      </w:pPr>
      <w:r w:rsidRPr="00C836C5">
        <w:t>C</w:t>
      </w:r>
      <w:r w:rsidR="002C1834" w:rsidRPr="00C836C5">
        <w:t>onsumer</w:t>
      </w:r>
      <w:r w:rsidRPr="00C836C5">
        <w:t>s</w:t>
      </w:r>
      <w:r w:rsidR="002C1834" w:rsidRPr="00C836C5">
        <w:t xml:space="preserve"> </w:t>
      </w:r>
      <w:r w:rsidRPr="00C836C5">
        <w:t>and</w:t>
      </w:r>
      <w:r w:rsidR="002C1834" w:rsidRPr="00C836C5">
        <w:t xml:space="preserve"> plant-based meat analogue products in Australia and New Zealand</w:t>
      </w:r>
    </w:p>
    <w:p w14:paraId="6183A61A" w14:textId="77777777" w:rsidR="00452CFD" w:rsidRPr="00C836C5" w:rsidRDefault="00452CFD" w:rsidP="00A9247B">
      <w:pPr>
        <w:pStyle w:val="FSTitle"/>
        <w:widowControl/>
      </w:pPr>
    </w:p>
    <w:p w14:paraId="065E7D7D" w14:textId="77777777" w:rsidR="00733F11" w:rsidRPr="00C836C5" w:rsidRDefault="00733F11" w:rsidP="00A9247B">
      <w:pPr>
        <w:pStyle w:val="FSTitle"/>
        <w:widowControl/>
      </w:pPr>
      <w:r w:rsidRPr="00C836C5">
        <w:t>Application A1186 – Soy Leghemoglobin in Meat Analogue Products</w:t>
      </w:r>
    </w:p>
    <w:p w14:paraId="7200E9F1" w14:textId="77777777" w:rsidR="00733F11" w:rsidRPr="00C836C5" w:rsidRDefault="00733F11" w:rsidP="00A9247B">
      <w:pPr>
        <w:widowControl/>
        <w:pBdr>
          <w:bottom w:val="single" w:sz="12" w:space="1" w:color="auto"/>
        </w:pBdr>
        <w:spacing w:line="280" w:lineRule="exact"/>
        <w:rPr>
          <w:rFonts w:cs="Arial"/>
          <w:bCs/>
        </w:rPr>
      </w:pPr>
    </w:p>
    <w:p w14:paraId="281BB1F9" w14:textId="486D03C0" w:rsidR="00733F11" w:rsidRPr="00C836C5" w:rsidRDefault="00733F11" w:rsidP="00A9247B">
      <w:pPr>
        <w:widowControl/>
        <w:rPr>
          <w:sz w:val="20"/>
          <w:szCs w:val="20"/>
        </w:rPr>
      </w:pPr>
    </w:p>
    <w:p w14:paraId="1935B70B" w14:textId="77777777" w:rsidR="00001713" w:rsidRPr="00C836C5" w:rsidRDefault="00001713" w:rsidP="00A9247B">
      <w:pPr>
        <w:widowControl/>
        <w:rPr>
          <w:sz w:val="20"/>
          <w:szCs w:val="20"/>
        </w:rPr>
      </w:pPr>
    </w:p>
    <w:p w14:paraId="65FAF2DD" w14:textId="77777777" w:rsidR="00001713" w:rsidRPr="00C836C5" w:rsidRDefault="00001713" w:rsidP="00A9247B">
      <w:pPr>
        <w:widowControl/>
        <w:jc w:val="center"/>
        <w:rPr>
          <w:sz w:val="28"/>
          <w:szCs w:val="28"/>
        </w:rPr>
      </w:pPr>
      <w:r w:rsidRPr="00C836C5">
        <w:rPr>
          <w:sz w:val="28"/>
          <w:szCs w:val="28"/>
        </w:rPr>
        <w:t>Table of contents</w:t>
      </w:r>
    </w:p>
    <w:p w14:paraId="6743EFAF" w14:textId="77777777" w:rsidR="00001713" w:rsidRPr="00C836C5" w:rsidRDefault="00001713" w:rsidP="00A9247B">
      <w:pPr>
        <w:widowControl/>
        <w:rPr>
          <w:rFonts w:cs="Arial"/>
        </w:rPr>
      </w:pPr>
    </w:p>
    <w:p w14:paraId="73FE18D2" w14:textId="65C587A8" w:rsidR="00C57C4E" w:rsidRPr="00C836C5" w:rsidRDefault="00001713">
      <w:pPr>
        <w:pStyle w:val="TOC1"/>
        <w:tabs>
          <w:tab w:val="left" w:pos="1134"/>
          <w:tab w:val="right" w:leader="dot" w:pos="9060"/>
        </w:tabs>
        <w:rPr>
          <w:rFonts w:asciiTheme="minorHAnsi" w:eastAsiaTheme="minorEastAsia" w:hAnsiTheme="minorHAnsi" w:cstheme="minorBidi"/>
          <w:noProof/>
          <w:szCs w:val="22"/>
          <w:lang w:eastAsia="en-GB" w:bidi="ar-SA"/>
        </w:rPr>
      </w:pPr>
      <w:r w:rsidRPr="00C836C5">
        <w:rPr>
          <w:rFonts w:cs="Arial"/>
        </w:rPr>
        <w:fldChar w:fldCharType="begin"/>
      </w:r>
      <w:r w:rsidRPr="00C836C5">
        <w:rPr>
          <w:rFonts w:cs="Arial"/>
        </w:rPr>
        <w:instrText xml:space="preserve"> TOC \o "1-3" \h \z \u </w:instrText>
      </w:r>
      <w:r w:rsidRPr="00C836C5">
        <w:rPr>
          <w:rFonts w:cs="Arial"/>
        </w:rPr>
        <w:fldChar w:fldCharType="separate"/>
      </w:r>
      <w:hyperlink w:anchor="_Toc41409056" w:history="1">
        <w:r w:rsidR="00C57C4E" w:rsidRPr="00C836C5">
          <w:rPr>
            <w:rStyle w:val="Hyperlink"/>
            <w:noProof/>
            <w:color w:val="auto"/>
          </w:rPr>
          <w:t>1</w:t>
        </w:r>
        <w:r w:rsidR="00C57C4E" w:rsidRPr="00C836C5">
          <w:rPr>
            <w:rFonts w:asciiTheme="minorHAnsi" w:eastAsiaTheme="minorEastAsia" w:hAnsiTheme="minorHAnsi" w:cstheme="minorBidi"/>
            <w:noProof/>
            <w:szCs w:val="22"/>
            <w:lang w:eastAsia="en-GB" w:bidi="ar-SA"/>
          </w:rPr>
          <w:tab/>
        </w:r>
        <w:r w:rsidR="00C57C4E" w:rsidRPr="00C836C5">
          <w:rPr>
            <w:rStyle w:val="Hyperlink"/>
            <w:noProof/>
            <w:color w:val="auto"/>
          </w:rPr>
          <w:t>Introduction</w:t>
        </w:r>
        <w:r w:rsidR="00C57C4E" w:rsidRPr="00C836C5">
          <w:rPr>
            <w:noProof/>
            <w:webHidden/>
          </w:rPr>
          <w:tab/>
        </w:r>
        <w:r w:rsidR="00C57C4E" w:rsidRPr="00C836C5">
          <w:rPr>
            <w:noProof/>
            <w:webHidden/>
          </w:rPr>
          <w:fldChar w:fldCharType="begin"/>
        </w:r>
        <w:r w:rsidR="00C57C4E" w:rsidRPr="00C836C5">
          <w:rPr>
            <w:noProof/>
            <w:webHidden/>
          </w:rPr>
          <w:instrText xml:space="preserve"> PAGEREF _Toc41409056 \h </w:instrText>
        </w:r>
        <w:r w:rsidR="00C57C4E" w:rsidRPr="00C836C5">
          <w:rPr>
            <w:noProof/>
            <w:webHidden/>
          </w:rPr>
        </w:r>
        <w:r w:rsidR="00C57C4E" w:rsidRPr="00C836C5">
          <w:rPr>
            <w:noProof/>
            <w:webHidden/>
          </w:rPr>
          <w:fldChar w:fldCharType="separate"/>
        </w:r>
        <w:r w:rsidR="00763750">
          <w:rPr>
            <w:noProof/>
            <w:webHidden/>
          </w:rPr>
          <w:t>2</w:t>
        </w:r>
        <w:r w:rsidR="00C57C4E" w:rsidRPr="00C836C5">
          <w:rPr>
            <w:noProof/>
            <w:webHidden/>
          </w:rPr>
          <w:fldChar w:fldCharType="end"/>
        </w:r>
      </w:hyperlink>
    </w:p>
    <w:p w14:paraId="760B2F11" w14:textId="6FF920A5" w:rsidR="00C57C4E" w:rsidRPr="00C836C5" w:rsidRDefault="00CF0989">
      <w:pPr>
        <w:pStyle w:val="TOC1"/>
        <w:tabs>
          <w:tab w:val="left" w:pos="1134"/>
          <w:tab w:val="right" w:leader="dot" w:pos="9060"/>
        </w:tabs>
        <w:rPr>
          <w:rFonts w:asciiTheme="minorHAnsi" w:eastAsiaTheme="minorEastAsia" w:hAnsiTheme="minorHAnsi" w:cstheme="minorBidi"/>
          <w:noProof/>
          <w:szCs w:val="22"/>
          <w:lang w:eastAsia="en-GB" w:bidi="ar-SA"/>
        </w:rPr>
      </w:pPr>
      <w:hyperlink w:anchor="_Toc41409057" w:history="1">
        <w:r w:rsidR="00C57C4E" w:rsidRPr="00C836C5">
          <w:rPr>
            <w:rStyle w:val="Hyperlink"/>
            <w:noProof/>
            <w:color w:val="auto"/>
          </w:rPr>
          <w:t>2</w:t>
        </w:r>
        <w:r w:rsidR="00C57C4E" w:rsidRPr="00C836C5">
          <w:rPr>
            <w:rFonts w:asciiTheme="minorHAnsi" w:eastAsiaTheme="minorEastAsia" w:hAnsiTheme="minorHAnsi" w:cstheme="minorBidi"/>
            <w:noProof/>
            <w:szCs w:val="22"/>
            <w:lang w:eastAsia="en-GB" w:bidi="ar-SA"/>
          </w:rPr>
          <w:tab/>
        </w:r>
        <w:r w:rsidR="00C57C4E" w:rsidRPr="00C836C5">
          <w:rPr>
            <w:rStyle w:val="Hyperlink"/>
            <w:noProof/>
            <w:color w:val="auto"/>
          </w:rPr>
          <w:t>Consumer motivation to reduce meat intake</w:t>
        </w:r>
        <w:r w:rsidR="00C57C4E" w:rsidRPr="00C836C5">
          <w:rPr>
            <w:noProof/>
            <w:webHidden/>
          </w:rPr>
          <w:tab/>
        </w:r>
        <w:r w:rsidR="00C57C4E" w:rsidRPr="00C836C5">
          <w:rPr>
            <w:noProof/>
            <w:webHidden/>
          </w:rPr>
          <w:fldChar w:fldCharType="begin"/>
        </w:r>
        <w:r w:rsidR="00C57C4E" w:rsidRPr="00C836C5">
          <w:rPr>
            <w:noProof/>
            <w:webHidden/>
          </w:rPr>
          <w:instrText xml:space="preserve"> PAGEREF _Toc41409057 \h </w:instrText>
        </w:r>
        <w:r w:rsidR="00C57C4E" w:rsidRPr="00C836C5">
          <w:rPr>
            <w:noProof/>
            <w:webHidden/>
          </w:rPr>
        </w:r>
        <w:r w:rsidR="00C57C4E" w:rsidRPr="00C836C5">
          <w:rPr>
            <w:noProof/>
            <w:webHidden/>
          </w:rPr>
          <w:fldChar w:fldCharType="separate"/>
        </w:r>
        <w:r w:rsidR="00763750">
          <w:rPr>
            <w:noProof/>
            <w:webHidden/>
          </w:rPr>
          <w:t>2</w:t>
        </w:r>
        <w:r w:rsidR="00C57C4E" w:rsidRPr="00C836C5">
          <w:rPr>
            <w:noProof/>
            <w:webHidden/>
          </w:rPr>
          <w:fldChar w:fldCharType="end"/>
        </w:r>
      </w:hyperlink>
    </w:p>
    <w:p w14:paraId="261985E8" w14:textId="451397DA" w:rsidR="00C57C4E" w:rsidRPr="00C836C5" w:rsidRDefault="00CF0989">
      <w:pPr>
        <w:pStyle w:val="TOC1"/>
        <w:tabs>
          <w:tab w:val="left" w:pos="1134"/>
          <w:tab w:val="right" w:leader="dot" w:pos="9060"/>
        </w:tabs>
        <w:rPr>
          <w:rFonts w:asciiTheme="minorHAnsi" w:eastAsiaTheme="minorEastAsia" w:hAnsiTheme="minorHAnsi" w:cstheme="minorBidi"/>
          <w:noProof/>
          <w:szCs w:val="22"/>
          <w:lang w:eastAsia="en-GB" w:bidi="ar-SA"/>
        </w:rPr>
      </w:pPr>
      <w:hyperlink w:anchor="_Toc41409058" w:history="1">
        <w:r w:rsidR="00C57C4E" w:rsidRPr="00C836C5">
          <w:rPr>
            <w:rStyle w:val="Hyperlink"/>
            <w:noProof/>
            <w:color w:val="auto"/>
          </w:rPr>
          <w:t>3</w:t>
        </w:r>
        <w:r w:rsidR="00C57C4E" w:rsidRPr="00C836C5">
          <w:rPr>
            <w:rFonts w:asciiTheme="minorHAnsi" w:eastAsiaTheme="minorEastAsia" w:hAnsiTheme="minorHAnsi" w:cstheme="minorBidi"/>
            <w:noProof/>
            <w:szCs w:val="22"/>
            <w:lang w:eastAsia="en-GB" w:bidi="ar-SA"/>
          </w:rPr>
          <w:tab/>
        </w:r>
        <w:r w:rsidR="00C57C4E" w:rsidRPr="00C836C5">
          <w:rPr>
            <w:rStyle w:val="Hyperlink"/>
            <w:noProof/>
            <w:color w:val="auto"/>
          </w:rPr>
          <w:t>Consumer understanding of meat analogue products</w:t>
        </w:r>
        <w:r w:rsidR="00C57C4E" w:rsidRPr="00C836C5">
          <w:rPr>
            <w:noProof/>
            <w:webHidden/>
          </w:rPr>
          <w:tab/>
        </w:r>
        <w:r w:rsidR="00C57C4E" w:rsidRPr="00C836C5">
          <w:rPr>
            <w:noProof/>
            <w:webHidden/>
          </w:rPr>
          <w:fldChar w:fldCharType="begin"/>
        </w:r>
        <w:r w:rsidR="00C57C4E" w:rsidRPr="00C836C5">
          <w:rPr>
            <w:noProof/>
            <w:webHidden/>
          </w:rPr>
          <w:instrText xml:space="preserve"> PAGEREF _Toc41409058 \h </w:instrText>
        </w:r>
        <w:r w:rsidR="00C57C4E" w:rsidRPr="00C836C5">
          <w:rPr>
            <w:noProof/>
            <w:webHidden/>
          </w:rPr>
        </w:r>
        <w:r w:rsidR="00C57C4E" w:rsidRPr="00C836C5">
          <w:rPr>
            <w:noProof/>
            <w:webHidden/>
          </w:rPr>
          <w:fldChar w:fldCharType="separate"/>
        </w:r>
        <w:r w:rsidR="00763750">
          <w:rPr>
            <w:noProof/>
            <w:webHidden/>
          </w:rPr>
          <w:t>3</w:t>
        </w:r>
        <w:r w:rsidR="00C57C4E" w:rsidRPr="00C836C5">
          <w:rPr>
            <w:noProof/>
            <w:webHidden/>
          </w:rPr>
          <w:fldChar w:fldCharType="end"/>
        </w:r>
      </w:hyperlink>
    </w:p>
    <w:p w14:paraId="3C32C9F5" w14:textId="17323674" w:rsidR="00C57C4E" w:rsidRPr="00C836C5" w:rsidRDefault="00CF0989">
      <w:pPr>
        <w:pStyle w:val="TOC1"/>
        <w:tabs>
          <w:tab w:val="left" w:pos="1134"/>
          <w:tab w:val="right" w:leader="dot" w:pos="9060"/>
        </w:tabs>
        <w:rPr>
          <w:rFonts w:asciiTheme="minorHAnsi" w:eastAsiaTheme="minorEastAsia" w:hAnsiTheme="minorHAnsi" w:cstheme="minorBidi"/>
          <w:noProof/>
          <w:szCs w:val="22"/>
          <w:lang w:eastAsia="en-GB" w:bidi="ar-SA"/>
        </w:rPr>
      </w:pPr>
      <w:hyperlink w:anchor="_Toc41409059" w:history="1">
        <w:r w:rsidR="00C57C4E" w:rsidRPr="00C836C5">
          <w:rPr>
            <w:rStyle w:val="Hyperlink"/>
            <w:noProof/>
            <w:color w:val="auto"/>
          </w:rPr>
          <w:t>4</w:t>
        </w:r>
        <w:r w:rsidR="00C57C4E" w:rsidRPr="00C836C5">
          <w:rPr>
            <w:rFonts w:asciiTheme="minorHAnsi" w:eastAsiaTheme="minorEastAsia" w:hAnsiTheme="minorHAnsi" w:cstheme="minorBidi"/>
            <w:noProof/>
            <w:szCs w:val="22"/>
            <w:lang w:eastAsia="en-GB" w:bidi="ar-SA"/>
          </w:rPr>
          <w:tab/>
        </w:r>
        <w:r w:rsidR="00C57C4E" w:rsidRPr="00C836C5">
          <w:rPr>
            <w:rStyle w:val="Hyperlink"/>
            <w:noProof/>
            <w:color w:val="auto"/>
          </w:rPr>
          <w:t>References</w:t>
        </w:r>
        <w:r w:rsidR="00C57C4E" w:rsidRPr="00C836C5">
          <w:rPr>
            <w:noProof/>
            <w:webHidden/>
          </w:rPr>
          <w:tab/>
        </w:r>
        <w:r w:rsidR="00C57C4E" w:rsidRPr="00C836C5">
          <w:rPr>
            <w:noProof/>
            <w:webHidden/>
          </w:rPr>
          <w:fldChar w:fldCharType="begin"/>
        </w:r>
        <w:r w:rsidR="00C57C4E" w:rsidRPr="00C836C5">
          <w:rPr>
            <w:noProof/>
            <w:webHidden/>
          </w:rPr>
          <w:instrText xml:space="preserve"> PAGEREF _Toc41409059 \h </w:instrText>
        </w:r>
        <w:r w:rsidR="00C57C4E" w:rsidRPr="00C836C5">
          <w:rPr>
            <w:noProof/>
            <w:webHidden/>
          </w:rPr>
        </w:r>
        <w:r w:rsidR="00C57C4E" w:rsidRPr="00C836C5">
          <w:rPr>
            <w:noProof/>
            <w:webHidden/>
          </w:rPr>
          <w:fldChar w:fldCharType="separate"/>
        </w:r>
        <w:r w:rsidR="00763750">
          <w:rPr>
            <w:noProof/>
            <w:webHidden/>
          </w:rPr>
          <w:t>4</w:t>
        </w:r>
        <w:r w:rsidR="00C57C4E" w:rsidRPr="00C836C5">
          <w:rPr>
            <w:noProof/>
            <w:webHidden/>
          </w:rPr>
          <w:fldChar w:fldCharType="end"/>
        </w:r>
      </w:hyperlink>
    </w:p>
    <w:p w14:paraId="4D492408" w14:textId="4E7B8730" w:rsidR="00001713" w:rsidRDefault="00001713" w:rsidP="00A9247B">
      <w:pPr>
        <w:pStyle w:val="TOC1"/>
        <w:widowControl/>
        <w:tabs>
          <w:tab w:val="left" w:pos="440"/>
          <w:tab w:val="right" w:leader="dot" w:pos="9060"/>
        </w:tabs>
      </w:pPr>
      <w:r w:rsidRPr="00C836C5">
        <w:rPr>
          <w:rFonts w:cs="Arial"/>
          <w:sz w:val="20"/>
          <w:szCs w:val="20"/>
        </w:rPr>
        <w:fldChar w:fldCharType="end"/>
      </w:r>
    </w:p>
    <w:p w14:paraId="6E3C9787" w14:textId="0F148C4A" w:rsidR="003B5CFA" w:rsidRDefault="003B5CFA" w:rsidP="00BD3D1E">
      <w:pPr>
        <w:widowControl/>
      </w:pPr>
      <w:r>
        <w:br w:type="page"/>
      </w:r>
    </w:p>
    <w:p w14:paraId="3552C5DF" w14:textId="1F2A56E0" w:rsidR="00D42EE9" w:rsidRDefault="00CA6D45" w:rsidP="00DD64B1">
      <w:pPr>
        <w:pStyle w:val="Heading1"/>
        <w:widowControl/>
      </w:pPr>
      <w:bookmarkStart w:id="1" w:name="_Toc38993130"/>
      <w:bookmarkStart w:id="2" w:name="_Toc41409056"/>
      <w:r>
        <w:lastRenderedPageBreak/>
        <w:t>1</w:t>
      </w:r>
      <w:r w:rsidR="00E722FD">
        <w:tab/>
      </w:r>
      <w:bookmarkEnd w:id="1"/>
      <w:r w:rsidR="00B17DA6">
        <w:t>Introduction</w:t>
      </w:r>
      <w:bookmarkEnd w:id="2"/>
    </w:p>
    <w:p w14:paraId="4CFBAC05" w14:textId="41EEDA56" w:rsidR="00E13199" w:rsidRDefault="00AD1DEA" w:rsidP="00DD64B1">
      <w:pPr>
        <w:widowControl/>
      </w:pPr>
      <w:r>
        <w:t>FSANZ has reviewed</w:t>
      </w:r>
      <w:r w:rsidR="00E13199">
        <w:t xml:space="preserve"> evidence about consumer trends in meat consumption and </w:t>
      </w:r>
      <w:r w:rsidR="00F44652">
        <w:t xml:space="preserve">consumer </w:t>
      </w:r>
      <w:r w:rsidR="00E13199">
        <w:t>understanding of meat analogue products.</w:t>
      </w:r>
    </w:p>
    <w:p w14:paraId="08C20A58" w14:textId="77777777" w:rsidR="00E13199" w:rsidRDefault="00E13199" w:rsidP="00DD64B1">
      <w:pPr>
        <w:widowControl/>
      </w:pPr>
    </w:p>
    <w:p w14:paraId="3F13DEDD" w14:textId="02FCA7E2" w:rsidR="00B0466D" w:rsidRDefault="00E13199" w:rsidP="00DD64B1">
      <w:pPr>
        <w:widowControl/>
      </w:pPr>
      <w:r>
        <w:t xml:space="preserve">The evidence </w:t>
      </w:r>
      <w:r w:rsidR="00F44652">
        <w:t>reviewed</w:t>
      </w:r>
      <w:r>
        <w:t xml:space="preserve"> below</w:t>
      </w:r>
      <w:r w:rsidR="003446E8">
        <w:t xml:space="preserve"> </w:t>
      </w:r>
      <w:r w:rsidR="00D42EE9">
        <w:t xml:space="preserve">suggests that some consumers in Australia and New Zealand are trying to reduce their meat intake. Replacing some of the meat products in their diet with analogues of meat is one way they can achieve this. Some consumers believe that </w:t>
      </w:r>
      <w:r w:rsidR="00B0466D">
        <w:t xml:space="preserve">meat analogue products </w:t>
      </w:r>
      <w:r w:rsidR="00D42EE9">
        <w:t>have inferior taste and texture characteristics compared to traditional meat products. Ingredients or technologies that improve these c</w:t>
      </w:r>
      <w:r w:rsidR="00B0466D">
        <w:t>haracteristics in meat analogue products may increase their palatability to consumers</w:t>
      </w:r>
      <w:r w:rsidR="00D42EE9">
        <w:t xml:space="preserve">. </w:t>
      </w:r>
    </w:p>
    <w:p w14:paraId="1AB891CB" w14:textId="77777777" w:rsidR="00B0466D" w:rsidRDefault="00B0466D" w:rsidP="00DD64B1">
      <w:pPr>
        <w:widowControl/>
      </w:pPr>
    </w:p>
    <w:p w14:paraId="66322A7D" w14:textId="4A877235" w:rsidR="00B17DA6" w:rsidRDefault="00D42EE9" w:rsidP="00B17DA6">
      <w:pPr>
        <w:widowControl/>
        <w:spacing w:after="240"/>
      </w:pPr>
      <w:r>
        <w:t>Some stakeholders have raised concerns that consumers may be misled by the labelling of analogues of meat. In particular, they have raised concerns that consumers may mistakenly buy analogues of meat when they intend to buy traditional meat products.</w:t>
      </w:r>
    </w:p>
    <w:p w14:paraId="4EBE0FA4" w14:textId="69D68827" w:rsidR="00D42EE9" w:rsidRDefault="00B17DA6" w:rsidP="00B17DA6">
      <w:pPr>
        <w:pStyle w:val="Heading1"/>
      </w:pPr>
      <w:bookmarkStart w:id="3" w:name="_Toc41409057"/>
      <w:r>
        <w:t>2</w:t>
      </w:r>
      <w:r w:rsidR="003B5CFA">
        <w:tab/>
      </w:r>
      <w:r w:rsidR="00D42EE9">
        <w:t>Consumer motivation to reduce meat intake</w:t>
      </w:r>
      <w:bookmarkEnd w:id="3"/>
    </w:p>
    <w:p w14:paraId="6C6AE702" w14:textId="2156FCDA" w:rsidR="00D42EE9" w:rsidRDefault="00D42EE9" w:rsidP="00DD64B1">
      <w:pPr>
        <w:widowControl/>
      </w:pPr>
      <w:r>
        <w:t xml:space="preserve">The proportion of Australians and New Zealanders who report having a diet that is all </w:t>
      </w:r>
      <w:r w:rsidR="005F0FE4">
        <w:t>(</w:t>
      </w:r>
      <w:r>
        <w:t>or almost all</w:t>
      </w:r>
      <w:r w:rsidR="005F0FE4">
        <w:t>)</w:t>
      </w:r>
      <w:r>
        <w:t xml:space="preserve"> vegetarian has been increasing over time </w:t>
      </w:r>
      <w:r>
        <w:fldChar w:fldCharType="begin"/>
      </w:r>
      <w:r>
        <w:instrText>ADDIN CITAVI.PLACEHOLDER 9ac77e9e-81e9-423f-8361-3208079bc735 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veSBNb3JnYW4gUmVzZWFyY2gsIDIwMTZhLCBSb3kgTW9yZ2FuIFJlc2VhcmNoLCAyMDE2Yik8L1RleHQ+DQogICAgPC9UZXh0VW5pdD4NCiAgPC9UZXh0VW5pdHM+DQo8L1BsYWNlaG9sZGVyPg==</w:instrText>
      </w:r>
      <w:r>
        <w:fldChar w:fldCharType="separate"/>
      </w:r>
      <w:bookmarkStart w:id="4" w:name="_CTVP0019ac77e9e81e9423f83613208079bc735"/>
      <w:r>
        <w:t>(Roy Morgan Research, 2016a, Roy Morgan Research, 2016b)</w:t>
      </w:r>
      <w:bookmarkEnd w:id="4"/>
      <w:r>
        <w:fldChar w:fldCharType="end"/>
      </w:r>
      <w:r>
        <w:t xml:space="preserve">. In addition, some Australian and New Zealand meat consumers report they are reducing their meat intake </w:t>
      </w:r>
      <w:r>
        <w:fldChar w:fldCharType="begin"/>
      </w:r>
      <w:r>
        <w:instrText>ADDIN CITAVI.PLACEHOLDER c151ae86-b294-4bfa-862d-d9e39e8a5f82 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vb2QgRnJvbnRpZXIsIDIwMTlhLCBGb29kIEZyb250aWVyLCAyMDE5YjsgTWFsZWssIFVtYmVyZ2VyLCAmYW1wOyBHb2RkYXJkLCAyMDE5KTwvVGV4dD4NCiAgICA8L1RleHRVbml0Pg0KICA8L1RleHRVbml0cz4NCjwvUGxhY2Vob2xkZXI+</w:instrText>
      </w:r>
      <w:r>
        <w:fldChar w:fldCharType="separate"/>
      </w:r>
      <w:bookmarkStart w:id="5" w:name="_CTVP001c151ae86b2944bfa862dd9e39e8a5f82"/>
      <w:r>
        <w:t>(Food Frontier, 2019a, Food Frontier, 2019b; Malek, Umberger, &amp; Goddard, 2019)</w:t>
      </w:r>
      <w:bookmarkEnd w:id="5"/>
      <w:r>
        <w:fldChar w:fldCharType="end"/>
      </w:r>
      <w:r>
        <w:t>.</w:t>
      </w:r>
    </w:p>
    <w:p w14:paraId="5C2D2F29" w14:textId="77777777" w:rsidR="00D42EE9" w:rsidRDefault="00D42EE9" w:rsidP="00DD64B1">
      <w:pPr>
        <w:widowControl/>
      </w:pPr>
    </w:p>
    <w:p w14:paraId="2F89545D" w14:textId="50797F38" w:rsidR="00535671" w:rsidRDefault="00D42EE9" w:rsidP="00DD64B1">
      <w:pPr>
        <w:widowControl/>
      </w:pPr>
      <w:r>
        <w:t xml:space="preserve">So far, these self-reported reductions in meat consumption have not been reflected in consumption statistics. Overall, the per capita meat consumption remained fairly stable in Australia and New Zealand in the last 10 years, </w:t>
      </w:r>
      <w:r w:rsidR="005F0FE4">
        <w:t>but</w:t>
      </w:r>
      <w:r>
        <w:t xml:space="preserve"> the proportion of each type of meat contributing to total meat consumption has changed </w:t>
      </w:r>
      <w:r>
        <w:fldChar w:fldCharType="begin"/>
      </w:r>
      <w:r>
        <w:instrText>ADDIN CITAVI.PLACEHOLDER eb7b214d-c18d-49a3-9815-0f5740285807 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CQVJFUywgMjAxOTsgRkFPLCAyMDE4KTwvVGV4dD4NCiAgICA8L1RleHRVbml0Pg0KICA8L1RleHRVbml0cz4NCjwvUGxhY2Vob2xkZXI+</w:instrText>
      </w:r>
      <w:r>
        <w:fldChar w:fldCharType="separate"/>
      </w:r>
      <w:r>
        <w:t>(ABARES, 2019; FAO, 2018)</w:t>
      </w:r>
      <w:r>
        <w:fldChar w:fldCharType="end"/>
      </w:r>
      <w:r>
        <w:t xml:space="preserve">. </w:t>
      </w:r>
      <w:r w:rsidR="005F0FE4">
        <w:t>FSANZ notes</w:t>
      </w:r>
      <w:r w:rsidR="00994A35">
        <w:t xml:space="preserve"> p</w:t>
      </w:r>
      <w:r>
        <w:t>er capita consumption is estimated based on food availability rather than data collected from individuals through national nutrition surveys. Per capita beef/veal and mutton/lamb consumption has decreased in Australia</w:t>
      </w:r>
      <w:r w:rsidR="00994A35">
        <w:t xml:space="preserve"> over</w:t>
      </w:r>
      <w:r>
        <w:t xml:space="preserve"> the last 10 years, while pig meat and chicken meat consumption </w:t>
      </w:r>
      <w:r w:rsidR="00905FEF">
        <w:t>has</w:t>
      </w:r>
      <w:r>
        <w:t xml:space="preserve"> increased </w:t>
      </w:r>
      <w:r>
        <w:fldChar w:fldCharType="begin"/>
      </w:r>
      <w:r>
        <w:instrText>ADDIN CITAVI.PLACEHOLDER 3e43e751-d3b4-4ed6-8d5c-500e6c451659 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UJBUkVTLCAyMDE5KTwvVGV4dD4NCiAgICA8L1RleHRVbml0Pg0KICA8L1RleHRVbml0cz4NCjwvUGxhY2Vob2xkZXI+</w:instrText>
      </w:r>
      <w:r>
        <w:fldChar w:fldCharType="separate"/>
      </w:r>
      <w:r>
        <w:t>(ABARES, 2019)</w:t>
      </w:r>
      <w:r>
        <w:fldChar w:fldCharType="end"/>
      </w:r>
      <w:r>
        <w:t>. These changes are consistent with longer term trends seen from national nutrition surveys conducted</w:t>
      </w:r>
      <w:r w:rsidR="001B714F">
        <w:t xml:space="preserve"> in Australia and New Zealand.</w:t>
      </w:r>
    </w:p>
    <w:p w14:paraId="1ECFD93C" w14:textId="77777777" w:rsidR="00535671" w:rsidRDefault="00535671" w:rsidP="00DD64B1">
      <w:pPr>
        <w:widowControl/>
      </w:pPr>
    </w:p>
    <w:p w14:paraId="12098747" w14:textId="78A58D70" w:rsidR="00D42EE9" w:rsidRDefault="00D42EE9" w:rsidP="00DD64B1">
      <w:pPr>
        <w:widowControl/>
      </w:pPr>
      <w:r>
        <w:t>In</w:t>
      </w:r>
      <w:r w:rsidR="00204371">
        <w:t xml:space="preserve"> analyses of</w:t>
      </w:r>
      <w:r>
        <w:t xml:space="preserve"> the most recent national nutrition surveys for Australia and New Zealand</w:t>
      </w:r>
      <w:r w:rsidR="0057485F">
        <w:t>,</w:t>
      </w:r>
      <w:r>
        <w:t xml:space="preserve"> the proportion of people who </w:t>
      </w:r>
      <w:r w:rsidRPr="00C836C5">
        <w:t>reported</w:t>
      </w:r>
      <w:r>
        <w:t xml:space="preserve"> consuming red meat decreased when compared </w:t>
      </w:r>
      <w:r w:rsidR="00787069">
        <w:t>to</w:t>
      </w:r>
      <w:r>
        <w:t xml:space="preserve"> the previous national nutrition survey, while the proportion consuming poultry increased </w:t>
      </w:r>
      <w:r>
        <w:fldChar w:fldCharType="begin"/>
      </w:r>
      <w:r>
        <w:instrText>ADDIN CITAVI.PLACEHOLDER b70e3c9a-d5d3-4cab-aa3f-800f718af169 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bWl0aCwgR3JheSwgTWFpbnZpbCwgRmxlbWluZywgJmFtcDsgUGFybmVsbCwgMjAxNTsgU3VpLCBSYXViZW5oZWltZXIsIEN1bm5pbmdoYW0sICZhbXA7IFJhbmdhbiwgMjAxNik8L1RleHQ+DQogICAgPC9UZXh0VW5pdD4NCiAgPC9UZXh0VW5pdHM+DQo8L1BsYWNlaG9sZGVyPg==</w:instrText>
      </w:r>
      <w:r>
        <w:fldChar w:fldCharType="separate"/>
      </w:r>
      <w:r>
        <w:t>(Smith, Gray, Mainvil, Fleming, &amp; Parnell, 2015; Sui, Raubenheimer, Cunningham, &amp; Rangan, 2016)</w:t>
      </w:r>
      <w:r>
        <w:fldChar w:fldCharType="end"/>
      </w:r>
      <w:r w:rsidR="0007657F">
        <w:t xml:space="preserve">. </w:t>
      </w:r>
      <w:r>
        <w:t>The proportion of people in the most recent Australian national nutrition survey</w:t>
      </w:r>
      <w:r w:rsidR="005D0957">
        <w:t xml:space="preserve"> (</w:t>
      </w:r>
      <w:r w:rsidR="001274E6">
        <w:t>2011-12</w:t>
      </w:r>
      <w:r w:rsidR="005D0957">
        <w:t xml:space="preserve">) </w:t>
      </w:r>
      <w:r>
        <w:t>who reported consuming any meat (including poultry and fish) remained stable</w:t>
      </w:r>
      <w:r w:rsidR="005D0957">
        <w:t xml:space="preserve"> </w:t>
      </w:r>
      <w:r>
        <w:t>(Sui, Raubenheimer, Cunningham, &amp; Rangan, 2016).</w:t>
      </w:r>
      <w:r w:rsidRPr="00503303">
        <w:t xml:space="preserve"> </w:t>
      </w:r>
      <w:r w:rsidR="0007657F">
        <w:t>In this same study, t</w:t>
      </w:r>
      <w:r w:rsidR="00535671">
        <w:t xml:space="preserve">he median amount </w:t>
      </w:r>
      <w:r w:rsidR="00787069">
        <w:t xml:space="preserve">of all meat types </w:t>
      </w:r>
      <w:r w:rsidR="00535671">
        <w:t xml:space="preserve">consumed, </w:t>
      </w:r>
      <w:r w:rsidR="00560281" w:rsidRPr="0057485F">
        <w:rPr>
          <w:i/>
        </w:rPr>
        <w:t>accounting only for those who consumed it</w:t>
      </w:r>
      <w:r w:rsidR="00535671">
        <w:t xml:space="preserve">, </w:t>
      </w:r>
      <w:r w:rsidR="00A75C37">
        <w:t xml:space="preserve">was shown to have </w:t>
      </w:r>
      <w:r w:rsidR="00535671">
        <w:t xml:space="preserve">increased since the previous Australian survey in 1995. </w:t>
      </w:r>
      <w:r w:rsidR="00787069">
        <w:t>A</w:t>
      </w:r>
      <w:r w:rsidR="00535671">
        <w:t>s noted in the analysis</w:t>
      </w:r>
      <w:r w:rsidR="0056203B">
        <w:t>,</w:t>
      </w:r>
      <w:r w:rsidR="001274E6">
        <w:t xml:space="preserve"> </w:t>
      </w:r>
      <w:r w:rsidR="0056203B">
        <w:t xml:space="preserve">the results should be interpreted with caution as </w:t>
      </w:r>
      <w:r w:rsidR="001274E6">
        <w:t>there are challenge</w:t>
      </w:r>
      <w:r w:rsidR="00C26FA7">
        <w:t xml:space="preserve">s </w:t>
      </w:r>
      <w:r w:rsidR="0056203B">
        <w:t>and limitations to</w:t>
      </w:r>
      <w:r w:rsidR="00C26FA7">
        <w:t xml:space="preserve"> making comparisons between</w:t>
      </w:r>
      <w:r w:rsidR="001274E6">
        <w:t xml:space="preserve"> </w:t>
      </w:r>
      <w:r w:rsidR="00535671">
        <w:t>t</w:t>
      </w:r>
      <w:r w:rsidR="005D0957">
        <w:t>he</w:t>
      </w:r>
      <w:r w:rsidR="00535671">
        <w:t xml:space="preserve"> two surveys due</w:t>
      </w:r>
      <w:r w:rsidR="00C26FA7">
        <w:t xml:space="preserve"> to differences in the survey designs</w:t>
      </w:r>
      <w:r w:rsidR="00787069">
        <w:t xml:space="preserve"> (e.g.</w:t>
      </w:r>
      <w:r w:rsidR="00736EA9">
        <w:t xml:space="preserve"> differences in </w:t>
      </w:r>
      <w:r w:rsidR="00535671">
        <w:t>meat portion sizes captured</w:t>
      </w:r>
      <w:r w:rsidR="00787069">
        <w:t>)</w:t>
      </w:r>
      <w:r w:rsidR="00736EA9">
        <w:t xml:space="preserve">. </w:t>
      </w:r>
      <w:r w:rsidRPr="00E8075D">
        <w:t xml:space="preserve">A comparison of the results from the Australian </w:t>
      </w:r>
      <w:r>
        <w:t>national nutrition surveys</w:t>
      </w:r>
      <w:r w:rsidRPr="00E8075D">
        <w:t xml:space="preserve"> from 1983,1985 and 1995</w:t>
      </w:r>
      <w:r w:rsidR="00C26FA7">
        <w:t xml:space="preserve"> was conducted following</w:t>
      </w:r>
      <w:r w:rsidR="00736EA9">
        <w:t xml:space="preserve"> a bridging study </w:t>
      </w:r>
      <w:r w:rsidR="00C26FA7">
        <w:t xml:space="preserve">that aimed to identify and quantify differences between each survey </w:t>
      </w:r>
      <w:r w:rsidR="00535671">
        <w:t>to better allow for comparison</w:t>
      </w:r>
      <w:r w:rsidR="005D0957">
        <w:t xml:space="preserve"> of the results across the</w:t>
      </w:r>
      <w:r w:rsidR="00535671">
        <w:t xml:space="preserve"> time period</w:t>
      </w:r>
      <w:r w:rsidR="00044C19">
        <w:t xml:space="preserve"> </w:t>
      </w:r>
      <w:r w:rsidR="00044C19" w:rsidRPr="00E8075D">
        <w:t>(Cook, Rutishauser &amp; Allsopp, 2001; Cook, Rutishauser &amp; Seelig, 2001</w:t>
      </w:r>
      <w:r w:rsidR="00044C19">
        <w:t>)</w:t>
      </w:r>
      <w:r w:rsidR="00C26FA7">
        <w:t>. The comparison</w:t>
      </w:r>
      <w:r w:rsidR="00736EA9">
        <w:t xml:space="preserve"> </w:t>
      </w:r>
      <w:r w:rsidRPr="00E8075D">
        <w:t xml:space="preserve">showed the </w:t>
      </w:r>
      <w:r>
        <w:t>mean consumption amount</w:t>
      </w:r>
      <w:r w:rsidRPr="00E8075D">
        <w:t xml:space="preserve"> of meat and </w:t>
      </w:r>
      <w:r>
        <w:t>meat products remained</w:t>
      </w:r>
      <w:r w:rsidRPr="00E8075D">
        <w:t xml:space="preserve"> fairly constant over </w:t>
      </w:r>
      <w:r>
        <w:t xml:space="preserve">this </w:t>
      </w:r>
      <w:r w:rsidRPr="00E8075D">
        <w:t>time.</w:t>
      </w:r>
      <w:r w:rsidRPr="00DF6070">
        <w:rPr>
          <w:sz w:val="20"/>
        </w:rPr>
        <w:t xml:space="preserve"> </w:t>
      </w:r>
      <w:r>
        <w:t>No national nutrition surveys have been conducted in Australia or New Zealand in the last 8 years, therefore analysis of more recent trends based on national nutrition survey data is not possible.</w:t>
      </w:r>
    </w:p>
    <w:p w14:paraId="12976F4F" w14:textId="77777777" w:rsidR="00D42EE9" w:rsidRDefault="00D42EE9" w:rsidP="00DD64B1">
      <w:pPr>
        <w:widowControl/>
      </w:pPr>
    </w:p>
    <w:p w14:paraId="5695EC3C" w14:textId="59E1817B" w:rsidR="00D42EE9" w:rsidRDefault="00D42EE9" w:rsidP="00DD64B1">
      <w:pPr>
        <w:widowControl/>
      </w:pPr>
      <w:r>
        <w:t xml:space="preserve">Consumers </w:t>
      </w:r>
      <w:r w:rsidR="00994A35">
        <w:t xml:space="preserve">report </w:t>
      </w:r>
      <w:r>
        <w:t xml:space="preserve">a range of reasons for </w:t>
      </w:r>
      <w:r w:rsidR="00787069">
        <w:t>reducing</w:t>
      </w:r>
      <w:r>
        <w:t xml:space="preserve"> their meat consumption. The most common reasons include: health, price, animal welfare, environmental protection, and the taste/smell/appearance of meat </w:t>
      </w:r>
      <w:r>
        <w:fldChar w:fldCharType="begin"/>
      </w:r>
      <w:r>
        <w:instrText>ADDIN CITAVI.PLACEHOLDER 101c66d4-a4c5-43f9-b4a5-cdb706790f40 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vb2QgRnJvbnRpZXIsIDIwMTliLCBGb29kIEZyb250aWVyLCAyMDE5YTsgTWFsZWsgZXQgYWwuLCAyMDE5KTwvVGV4dD4NCiAgICA8L1RleHRVbml0Pg0KICA8L1RleHRVbml0cz4NCjwvUGxhY2Vob2xkZXI+</w:instrText>
      </w:r>
      <w:r>
        <w:fldChar w:fldCharType="separate"/>
      </w:r>
      <w:bookmarkStart w:id="6" w:name="_CTVP001101c66d4a4c543f9b4a5cdb706790f40"/>
      <w:r>
        <w:t>(Food Frontier, 2019b, Food Frontier, 2019a; Malek et al., 2019)</w:t>
      </w:r>
      <w:bookmarkEnd w:id="6"/>
      <w:r>
        <w:fldChar w:fldCharType="end"/>
      </w:r>
      <w:r>
        <w:t xml:space="preserve">. For beef, specifically, consumers give price as the most common reason for reducing consumption, followed by health and weight control </w:t>
      </w:r>
      <w:r>
        <w:fldChar w:fldCharType="begin"/>
      </w:r>
      <w:r>
        <w:instrText>ADDIN CITAVI.PLACEHOLDER 4e8392a0-68c4-4406-a67b-858d129d65ef PFBsYWNlaG9sZGVyPg0KICA8QWRkSW5WZXJzaW9uPjUuNy4xLjA8L0FkZEluVmVyc2lvbj4NCiAgPElkPjRlODM5MmEwLTY4YzQtNDQwNi1hNjdiLTg1OGQxMjlkNjVlZjwvSWQ+DQogIDxFbnRyaWVzPg0KICAgIDxFbnRyeT4NCiAgICAgIDxJZD5kNTIyNjBkZi1iMjQyLTRiN2QtYWYwMi01YTVhZjI3NDg3MWY8L0lkPg0KICAgICAgPFJlZmVyZW5jZUlkPmEzZjk4N2IwLTliZmEtNGY3NC1hM2U2LTQ1OWE4M2QwYzRkO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WxlayBldCBhbC4sIDIwMTkpPC9UZXh0Pg0KICAgIDwvVGV4dFVuaXQ+DQogIDwvVGV4dFVuaXRzPg0KPC9QbGFjZWhvbGRlcj4=</w:instrText>
      </w:r>
      <w:r>
        <w:fldChar w:fldCharType="separate"/>
      </w:r>
      <w:bookmarkStart w:id="7" w:name="_CTVP0014e8392a068c44406a67b858d129d65ef"/>
      <w:r>
        <w:t>(Malek et al., 2019)</w:t>
      </w:r>
      <w:bookmarkEnd w:id="7"/>
      <w:r>
        <w:fldChar w:fldCharType="end"/>
      </w:r>
      <w:r>
        <w:t>.</w:t>
      </w:r>
    </w:p>
    <w:p w14:paraId="50949F06" w14:textId="77777777" w:rsidR="00D42EE9" w:rsidRDefault="00D42EE9" w:rsidP="00DD64B1">
      <w:pPr>
        <w:widowControl/>
      </w:pPr>
    </w:p>
    <w:p w14:paraId="70A5923A" w14:textId="4BE0ACEC" w:rsidR="00D42EE9" w:rsidRDefault="00E87147" w:rsidP="00DD64B1">
      <w:pPr>
        <w:widowControl/>
      </w:pPr>
      <w:r>
        <w:t>Meat analogue products</w:t>
      </w:r>
      <w:r w:rsidR="00D42EE9">
        <w:t xml:space="preserve"> provide an option for consumers wishing to reduce (or eliminate) the meat in their diets. Surveys commissioned by Food Frontier in Australia and New Zealand suggest around six in 10 people have tried or are willing to try analogues of meat </w:t>
      </w:r>
      <w:r w:rsidR="00D42EE9">
        <w:fldChar w:fldCharType="begin"/>
      </w:r>
      <w:r w:rsidR="00D42EE9">
        <w:instrText>ADDIN CITAVI.PLACEHOLDER 43f51196-a48a-4dbc-af5f-3ea6ae29304a 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liLCAyMDE5YSk8L1RleHQ+DQogICAgPC9UZXh0VW5pdD4NCiAgPC9UZXh0VW5pdHM+DQo8L1BsYWNlaG9sZGVyPg==</w:instrText>
      </w:r>
      <w:r w:rsidR="00D42EE9">
        <w:fldChar w:fldCharType="separate"/>
      </w:r>
      <w:bookmarkStart w:id="8" w:name="_CTVP00143f51196a48a4dbcaf5f3ea6ae29304a"/>
      <w:r w:rsidR="00D42EE9">
        <w:t>(2019b, 2019a)</w:t>
      </w:r>
      <w:bookmarkEnd w:id="8"/>
      <w:r w:rsidR="00D42EE9">
        <w:fldChar w:fldCharType="end"/>
      </w:r>
      <w:r w:rsidR="00D42EE9">
        <w:t xml:space="preserve">. Research suggests that a lack of awareness of how to cook plant-based meals and the perception that these are less convenient to prepare than meat-based meals is one important barrier to consumers reducing their meat consumption </w:t>
      </w:r>
      <w:r w:rsidR="00D42EE9">
        <w:fldChar w:fldCharType="begin"/>
      </w:r>
      <w:r w:rsidR="00D42EE9">
        <w:instrText>ADDIN CITAVI.PLACEHOLDER e5681ea9-d042-4dff-be20-f94a717c6c80 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1Y2tlciwgMjAxNCk8L1RleHQ+DQogICAgPC9UZXh0VW5pdD4NCiAgPC9UZXh0VW5pdHM+DQo8L1BsYWNlaG9sZGVyPg==</w:instrText>
      </w:r>
      <w:r w:rsidR="00D42EE9">
        <w:fldChar w:fldCharType="separate"/>
      </w:r>
      <w:bookmarkStart w:id="9" w:name="_CTVP001e5681ea9d0424dffbe20f94a717c6c80"/>
      <w:r w:rsidR="00D42EE9">
        <w:t>(Tucker, 2014)</w:t>
      </w:r>
      <w:bookmarkEnd w:id="9"/>
      <w:r w:rsidR="00D42EE9">
        <w:fldChar w:fldCharType="end"/>
      </w:r>
      <w:r w:rsidR="00D42EE9">
        <w:t xml:space="preserve">. </w:t>
      </w:r>
      <w:r>
        <w:t>Meat analogue products</w:t>
      </w:r>
      <w:r w:rsidR="00D42EE9">
        <w:t xml:space="preserve"> may be a convenient way for consumers to reduce their meat intake without having to learn new ways of cooking </w:t>
      </w:r>
      <w:r w:rsidR="00D42EE9">
        <w:fldChar w:fldCharType="begin"/>
      </w:r>
      <w:r w:rsidR="00D42EE9">
        <w:instrText>ADDIN CITAVI.PLACEHOLDER ef3e9464-c23e-42af-b9c4-0cda772c921d PFBsYWNlaG9sZGVyPg0KICA8QWRkSW5WZXJzaW9uPjUuNy4xLjA8L0FkZEluVmVyc2lvbj4NCiAgPElkPmVmM2U5NDY0LWMyM2UtNDJhZi1iOWM0LTBjZGE3NzJjOTIxZDwvSWQ+DQogIDxFbnRyaWVzPg0KICAgIDxFbnRyeT4NCiAgICAgIDxJZD4zNTI2ODBkYi0zNTdmLTQxMjYtODE0YS1lNjNkMWIyNTQ4ZDE8L0lkPg0KICAgICAgPFJlZmVyZW5jZUlkPjE1ZDZjY2FhLTYzYTctNDhiOC05MTUyLTUzMjFjNWU3NWYxOT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ZWlucmljaCwgMjAxOCk8L1RleHQ+DQogICAgPC9UZXh0VW5pdD4NCiAgPC9UZXh0VW5pdHM+DQo8L1BsYWNlaG9sZGVyPg==</w:instrText>
      </w:r>
      <w:r w:rsidR="00D42EE9">
        <w:fldChar w:fldCharType="separate"/>
      </w:r>
      <w:bookmarkStart w:id="10" w:name="_CTVP001ef3e9464c23e42afb9c40cda772c921d"/>
      <w:r w:rsidR="00D42EE9">
        <w:t>(Weinrich, 2018)</w:t>
      </w:r>
      <w:bookmarkEnd w:id="10"/>
      <w:r w:rsidR="00D42EE9">
        <w:fldChar w:fldCharType="end"/>
      </w:r>
      <w:r w:rsidR="00D42EE9">
        <w:t>.</w:t>
      </w:r>
    </w:p>
    <w:p w14:paraId="1AE7AE3D" w14:textId="77777777" w:rsidR="00D42EE9" w:rsidRDefault="00D42EE9" w:rsidP="00DD64B1">
      <w:pPr>
        <w:widowControl/>
      </w:pPr>
    </w:p>
    <w:p w14:paraId="451414AE" w14:textId="42899983" w:rsidR="00D42EE9" w:rsidRDefault="00D42EE9" w:rsidP="00B17DA6">
      <w:pPr>
        <w:widowControl/>
        <w:spacing w:after="240"/>
      </w:pPr>
      <w:r>
        <w:t xml:space="preserve">One significant barrier to the uptake of </w:t>
      </w:r>
      <w:r w:rsidR="00E87147">
        <w:t>meat analogue products</w:t>
      </w:r>
      <w:r>
        <w:t xml:space="preserve"> is the perception among many consumers that their taste and/or texture is inferior to meat </w:t>
      </w:r>
      <w:r>
        <w:fldChar w:fldCharType="begin"/>
      </w:r>
      <w:r>
        <w:instrText>ADDIN CITAVI.PLACEHOLDER 9a49df50-95dd-4059-9dde-b50ac80f11c2 PFBsYWNlaG9sZGVyPg0KICA8QWRkSW5WZXJzaW9uPjUuNy4xLjA8L0FkZEluVmVyc2lvbj4NCiAgPElkPjlhNDlkZjUwLTk1ZGQtNDA1OS05ZGRlLWI1MGFjODBmMTFjMjwvSWQ+DQogIDxFbnRyaWVzPg0KICAgIDxFbnRyeT4NCiAgICAgIDxJZD5mZDBlODY4NS03YTA5LTRiY2EtOWY1ZS0wNzY5ZDQ5OTBjNTI8L0lkPg0KICAgICAgPFJlZmVyZW5jZUlkPjc2OTUxM2ZkLTNkZjUtNDY5ZS1hOTE2LTg2OTc5Y2EwNWIyN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vZWsgZXQgYWwuLCAyMDExKTwvVGV4dD4NCiAgICA8L1RleHRVbml0Pg0KICA8L1RleHRVbml0cz4NCjwvUGxhY2Vob2xkZXI+</w:instrText>
      </w:r>
      <w:r>
        <w:fldChar w:fldCharType="separate"/>
      </w:r>
      <w:bookmarkStart w:id="11" w:name="_CTVP0019a49df5095dd40599ddeb50ac80f11c2"/>
      <w:r>
        <w:t>(Hoek et al., 2011)</w:t>
      </w:r>
      <w:bookmarkEnd w:id="11"/>
      <w:r>
        <w:fldChar w:fldCharType="end"/>
      </w:r>
      <w:r>
        <w:t xml:space="preserve">. However, research suggests that when consumers become more familiar with </w:t>
      </w:r>
      <w:r w:rsidR="00E87147">
        <w:t>these products</w:t>
      </w:r>
      <w:r>
        <w:t xml:space="preserve"> (e.g. by trialling them) their liking for them may increase </w:t>
      </w:r>
      <w:r>
        <w:fldChar w:fldCharType="begin"/>
      </w:r>
      <w:r>
        <w:instrText>ADDIN CITAVI.PLACEHOLDER cf827dec-4935-466f-bea7-4d125861113a PFBsYWNlaG9sZGVyPg0KICA8QWRkSW5WZXJzaW9uPjUuNy4xLjA8L0FkZEluVmVyc2lvbj4NCiAgPElkPmNmODI3ZGVjLTQ5MzUtNDY2Zi1iZWE3LTRkMTI1ODYxMTEzYTwvSWQ+DQogIDxFbnRyaWVzPg0KICAgIDxFbnRyeT4NCiAgICAgIDxJZD42ZDg1OTViMi01NDIzLTQxMjgtOTI5ZS0zYjUyMzk5YjUxNWI8L0lkPg0KICAgICAgPFJlZmVyZW5jZUlkPjA5NzdkNzYyLWJhN2EtNGNiMS1hMjcxLTg0ZTZmZjJkM2YwNz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G9layBldCBhbC4sIDIwMTMpPC9UZXh0Pg0KICAgIDwvVGV4dFVuaXQ+DQogIDwvVGV4dFVuaXRzPg0KPC9QbGFjZWhvbGRlcj4=</w:instrText>
      </w:r>
      <w:r>
        <w:fldChar w:fldCharType="separate"/>
      </w:r>
      <w:bookmarkStart w:id="12" w:name="_CTVP001cf827dec4935466fbea74d125861113a"/>
      <w:r>
        <w:t>(Hoek et al., 2013)</w:t>
      </w:r>
      <w:bookmarkEnd w:id="12"/>
      <w:r>
        <w:fldChar w:fldCharType="end"/>
      </w:r>
      <w:r>
        <w:t>.</w:t>
      </w:r>
    </w:p>
    <w:p w14:paraId="2E6A2BBB" w14:textId="6E8CA932" w:rsidR="00D42EE9" w:rsidRDefault="00B17DA6" w:rsidP="00B17DA6">
      <w:pPr>
        <w:pStyle w:val="Heading1"/>
      </w:pPr>
      <w:bookmarkStart w:id="13" w:name="_Toc41409058"/>
      <w:r>
        <w:t>3</w:t>
      </w:r>
      <w:r w:rsidR="003B5CFA">
        <w:tab/>
      </w:r>
      <w:r w:rsidR="00DA48B6">
        <w:t>Consumer understanding of</w:t>
      </w:r>
      <w:r w:rsidR="00D42EE9">
        <w:t xml:space="preserve"> meat analogue</w:t>
      </w:r>
      <w:r w:rsidR="00DA48B6">
        <w:t xml:space="preserve"> products</w:t>
      </w:r>
      <w:bookmarkEnd w:id="13"/>
    </w:p>
    <w:p w14:paraId="3A1C7A94" w14:textId="73144766" w:rsidR="00D42EE9" w:rsidRDefault="00D42EE9" w:rsidP="00DD64B1">
      <w:pPr>
        <w:widowControl/>
      </w:pPr>
      <w:r>
        <w:t xml:space="preserve">One concern raised by stakeholders about </w:t>
      </w:r>
      <w:r w:rsidR="00DA48B6">
        <w:t>meat analogue products</w:t>
      </w:r>
      <w:r>
        <w:t xml:space="preserve"> is that consumers may mistakenly buy and/or consume these products, believing they contain meat. In the surveys commissioned by Food Frontier </w:t>
      </w:r>
      <w:r>
        <w:fldChar w:fldCharType="begin"/>
      </w:r>
      <w:r>
        <w:instrText>ADDIN CITAVI.PLACEHOLDER 043c2765-13a9-4f0d-9cae-babd7ffeea37 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liLCAyMDE5YSk8L1RleHQ+DQogICAgPC9UZXh0VW5pdD4NCiAgPC9UZXh0VW5pdHM+DQo8L1BsYWNlaG9sZGVyPg==</w:instrText>
      </w:r>
      <w:r>
        <w:fldChar w:fldCharType="separate"/>
      </w:r>
      <w:bookmarkStart w:id="14" w:name="_CTVP001043c276513a94f0d9caebabd7ffeea37"/>
      <w:r>
        <w:t>(2019b, 2019a)</w:t>
      </w:r>
      <w:bookmarkEnd w:id="14"/>
      <w:r>
        <w:fldChar w:fldCharType="end"/>
      </w:r>
      <w:r>
        <w:t>, meat eaters were asked whether they had ever “</w:t>
      </w:r>
      <w:r w:rsidRPr="008D704C">
        <w:t>intended to buy a meat product but came home with a plant-based meat alternative product by mistake</w:t>
      </w:r>
      <w:r w:rsidR="00756110">
        <w:t xml:space="preserve">”; while vegans/vegetarians were </w:t>
      </w:r>
      <w:r>
        <w:t>asked whether they had ever “</w:t>
      </w:r>
      <w:r w:rsidRPr="005E494B">
        <w:t>intended to buy a vegan/vegetarian product but came home with a meat product by mistake</w:t>
      </w:r>
      <w:r>
        <w:t xml:space="preserve">”. In the reporting, the responses from the meat eaters and vegans/vegetarians were combined. Nine percent of Australians and six percent of New Zealanders reported that they had either mistakenly purchased a </w:t>
      </w:r>
      <w:r w:rsidR="00D04901">
        <w:t>‘</w:t>
      </w:r>
      <w:r>
        <w:t xml:space="preserve">plant-based </w:t>
      </w:r>
      <w:r w:rsidR="00D04901">
        <w:t xml:space="preserve">meat alternative </w:t>
      </w:r>
      <w:r>
        <w:t>product</w:t>
      </w:r>
      <w:r w:rsidR="00D04901">
        <w:t>’</w:t>
      </w:r>
      <w:r>
        <w:t xml:space="preserve"> believing it was meat-based or mistakenly purchased a meat-based product believing it was plant-based. The authors noted that respondents who indicated they followed a vegan or vegetarian diet were more likely to indicate they had mistake</w:t>
      </w:r>
      <w:r w:rsidR="00756110">
        <w:t>nly purchased a product</w:t>
      </w:r>
      <w:r>
        <w:t xml:space="preserve"> than other groups.</w:t>
      </w:r>
    </w:p>
    <w:p w14:paraId="71974AD7" w14:textId="77777777" w:rsidR="00D42EE9" w:rsidRDefault="00D42EE9" w:rsidP="00DD64B1">
      <w:pPr>
        <w:widowControl/>
      </w:pPr>
    </w:p>
    <w:p w14:paraId="541F1A75" w14:textId="2FB57084" w:rsidR="00D42EE9" w:rsidRDefault="00D42EE9" w:rsidP="00DD64B1">
      <w:pPr>
        <w:widowControl/>
      </w:pPr>
      <w:r>
        <w:t xml:space="preserve">FSANZ has found only one experiment which examines whether consumers may mistakenly believe </w:t>
      </w:r>
      <w:r w:rsidR="006A0DF7">
        <w:t>meat analogue products</w:t>
      </w:r>
      <w:r>
        <w:t xml:space="preserve"> contain meat </w:t>
      </w:r>
      <w:r>
        <w:fldChar w:fldCharType="begin"/>
      </w:r>
      <w:r>
        <w:instrText>ADDIN CITAVI.PLACEHOLDER efe5468b-54f1-4c9f-b18c-78431447c8a8 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lTXV0aCwgMjAxOSk8L1RleHQ+DQogICAgPC9UZXh0VW5pdD4NCiAgPC9UZXh0VW5pdHM+DQo8L1BsYWNlaG9sZGVyPg==</w:instrText>
      </w:r>
      <w:r>
        <w:fldChar w:fldCharType="separate"/>
      </w:r>
      <w:bookmarkStart w:id="15" w:name="_CTVP001efe5468b54f14c9fb18c78431447c8a8"/>
      <w:r>
        <w:t>(DeMuth, 2019)</w:t>
      </w:r>
      <w:bookmarkEnd w:id="15"/>
      <w:r>
        <w:fldChar w:fldCharType="end"/>
      </w:r>
      <w:r>
        <w:t xml:space="preserve">. In the experiment, American consumers answered questions about two real-life meat-based burger patties (Ballpark Beef Patty and Homestyle Beef Patty), one </w:t>
      </w:r>
      <w:r w:rsidR="00C21744">
        <w:t>meat analogue</w:t>
      </w:r>
      <w:r>
        <w:t xml:space="preserve"> burger patty (Beyond Burger) and one (not yet available) lab-grown meat burger patty (JUST Meat)</w:t>
      </w:r>
      <w:r>
        <w:rPr>
          <w:rStyle w:val="FootnoteReference"/>
        </w:rPr>
        <w:footnoteReference w:id="2"/>
      </w:r>
      <w:r>
        <w:t xml:space="preserve">. The study found 31 percent of participants mistakenly believed the analogue of meat burger patty contained beef mince. In contrast, 85-89 percent of participants accurately believed the two meat-based burger patties contained beef mince. When responding to the question, participants had to either select that beef mince was or was not in each </w:t>
      </w:r>
      <w:r w:rsidR="006A0DF7">
        <w:t xml:space="preserve">of </w:t>
      </w:r>
      <w:r>
        <w:t xml:space="preserve">the products; they did not have a ‘don’t know’ option. Participants only saw an image of the front of the products; they did not have access to the ingredient list. It is likely that the percentage of participants incorrectly believing the </w:t>
      </w:r>
      <w:r w:rsidR="006A0DF7">
        <w:t>meat analogue</w:t>
      </w:r>
      <w:r>
        <w:t xml:space="preserve"> burger patty contained beef mince would be lower if they did have access to an ingredient list. </w:t>
      </w:r>
    </w:p>
    <w:p w14:paraId="4846DA30" w14:textId="77777777" w:rsidR="00D42EE9" w:rsidRDefault="00D42EE9" w:rsidP="00DD64B1">
      <w:pPr>
        <w:widowControl/>
      </w:pPr>
    </w:p>
    <w:p w14:paraId="612D3B8D" w14:textId="77777777" w:rsidR="00D42EE9" w:rsidRDefault="00D42EE9" w:rsidP="00DD64B1">
      <w:pPr>
        <w:widowControl/>
      </w:pPr>
      <w:r>
        <w:t>The study also examined whether consumer confusion about the contents of the products was reduced where the words ‘Meat’ (from the ‘Beyond Meat’ brand name) and ‘Burger’ (from the product name) were removed. The proportion of participants believing the product contained beef mince (30 percent) was very similar in this condition compared to the original labelling.</w:t>
      </w:r>
    </w:p>
    <w:p w14:paraId="1F528171" w14:textId="77777777" w:rsidR="00D42EE9" w:rsidRDefault="00D42EE9" w:rsidP="00DD64B1">
      <w:pPr>
        <w:widowControl/>
      </w:pPr>
    </w:p>
    <w:p w14:paraId="3B3C9123" w14:textId="0923F1DD" w:rsidR="00D42EE9" w:rsidRDefault="00D42EE9" w:rsidP="00DD64B1">
      <w:pPr>
        <w:widowControl/>
      </w:pPr>
      <w:r>
        <w:t xml:space="preserve">The context of the DeMuth </w:t>
      </w:r>
      <w:r>
        <w:fldChar w:fldCharType="begin"/>
      </w:r>
      <w:r>
        <w:instrText>ADDIN CITAVI.PLACEHOLDER ccd53c3e-7fd9-4b39-a388-b11fb3137d99 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5KTwvVGV4dD4NCiAgICA8L1RleHRVbml0Pg0KICA8L1RleHRVbml0cz4NCjwvUGxhY2Vob2xkZXI+</w:instrText>
      </w:r>
      <w:r>
        <w:fldChar w:fldCharType="separate"/>
      </w:r>
      <w:bookmarkStart w:id="16" w:name="_CTVP001ccd53c3e7fd94b39a388b11fb3137d99"/>
      <w:r>
        <w:t>(2019)</w:t>
      </w:r>
      <w:bookmarkEnd w:id="16"/>
      <w:r>
        <w:fldChar w:fldCharType="end"/>
      </w:r>
      <w:r>
        <w:t xml:space="preserve"> study was different to that which consumers experience in store. </w:t>
      </w:r>
      <w:r>
        <w:fldChar w:fldCharType="begin"/>
      </w:r>
      <w:r>
        <w:instrText>ADDIN CITAVI.PLACEHOLDER 5a8141ab-24b3-474f-8f49-4cd054b9d0bd 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VNdXRoPC9UZXh0Pg0KICAgIDwvVGV4dFVuaXQ+DQogIDwvVGV4dFVuaXRzPg0KPC9QbGFjZWhvbGRlcj4=</w:instrText>
      </w:r>
      <w:r>
        <w:fldChar w:fldCharType="separate"/>
      </w:r>
      <w:bookmarkStart w:id="17" w:name="_CTVP0015a8141ab24b3474f8f494cd054b9d0bd"/>
      <w:r>
        <w:t>DeMuth</w:t>
      </w:r>
      <w:bookmarkEnd w:id="17"/>
      <w:r>
        <w:fldChar w:fldCharType="end"/>
      </w:r>
      <w:r>
        <w:t xml:space="preserve"> </w:t>
      </w:r>
      <w:r>
        <w:fldChar w:fldCharType="begin"/>
      </w:r>
      <w:r>
        <w:instrText>ADDIN CITAVI.PLACEHOLDER 6fd2993c-69f9-4ffd-aa77-60ee87afb6e9 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OSk8L1RleHQ+DQogICAgPC9UZXh0VW5pdD4NCiAgPC9UZXh0VW5pdHM+DQo8L1BsYWNlaG9sZGVyPg==</w:instrText>
      </w:r>
      <w:r>
        <w:fldChar w:fldCharType="separate"/>
      </w:r>
      <w:bookmarkStart w:id="18" w:name="_CTVP0016fd2993c69f94ffdaa7760ee87afb6e9"/>
      <w:r>
        <w:t>(2019)</w:t>
      </w:r>
      <w:bookmarkEnd w:id="18"/>
      <w:r>
        <w:fldChar w:fldCharType="end"/>
      </w:r>
      <w:r>
        <w:t xml:space="preserve"> used an online experiment to examine consumer perceptions of the different burger products. The different burger products were displayed side by side on the screen. In contrast, FSANZ understands that </w:t>
      </w:r>
      <w:r w:rsidR="00C21744">
        <w:t>meat analogue products</w:t>
      </w:r>
      <w:r>
        <w:t xml:space="preserve"> are generally displayed together in a plant-based section that is distinct from traditional meat products in supermarkets in Australia and New Zealand. The placement of these products is likely to impact consumers’ assumptions about whether these products are </w:t>
      </w:r>
      <w:r w:rsidR="00C21744">
        <w:t>meat analogues</w:t>
      </w:r>
      <w:r>
        <w:t xml:space="preserve"> or meat-based.</w:t>
      </w:r>
    </w:p>
    <w:p w14:paraId="3D602F81" w14:textId="5D8FCCEE" w:rsidR="00F914FF" w:rsidRDefault="00F914FF" w:rsidP="00DD64B1">
      <w:pPr>
        <w:widowControl/>
      </w:pPr>
    </w:p>
    <w:p w14:paraId="2654B1B6" w14:textId="687ABD3D" w:rsidR="00F914FF" w:rsidRDefault="00B17DA6" w:rsidP="00BD3D1E">
      <w:pPr>
        <w:pStyle w:val="CitaviBibliographyHeading"/>
      </w:pPr>
      <w:bookmarkStart w:id="19" w:name="_Toc41409059"/>
      <w:r>
        <w:t>4</w:t>
      </w:r>
      <w:r w:rsidR="00E722FD">
        <w:tab/>
      </w:r>
      <w:r w:rsidR="00F914FF">
        <w:fldChar w:fldCharType="begin"/>
      </w:r>
      <w:r w:rsidR="00F914FF">
        <w:instrText>ADDIN CITAVI.BIBLIOGRAPHY PD94bWwgdmVyc2lvbj0iMS4wIiBlbmNvZGluZz0idXRmLTE2Ij8+PEJpYmxpb2dyYXBoeT48QWRkSW5WZXJzaW9uPjUuNy4xLjA8L0FkZEluVmVyc2lvbj48SWQ+NzM3Y2E0N2MtODlkOS00ZTgwLWFjODMtZjZjODRmNGYzMWRk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EwPC9UZXh0PjwvVGV4dFVuaXQ+PFRleHRVbml0PjxJbnNlcnRQYXJhZ3JhcGhBZnRlcj5mYWxzZTwvSW5zZXJ0UGFyYWdyYXBoQWZ0ZXI+PEZvbnROYW1lIC8+PEZvbnRTdHlsZT48TmV1dHJhbD50cnVlPC9OZXV0cmFsPjxOYW1lIC8+PC9Gb250U3R5bGU+PEZvbnRTaXplPjA8L0ZvbnRTaXplPjxUZXh0Pig2KSwgMTgxOS4gaHR0cHM6Ly9kb2kub3JnLzEwLjMzOTAvc3UxMDA2MTgxOSA8L1RleHQ+PC9UZXh0VW5pdD48L1RleHRVbml0cz48L0NpdGF0aW9uPjwvQ2l0YXRpb25zPjwvQmlibGlvZ3JhcGh5Q2l0YXRpb24+PC9CaWJsaW9ncmFwaHk+</w:instrText>
      </w:r>
      <w:r w:rsidR="00F914FF">
        <w:fldChar w:fldCharType="separate"/>
      </w:r>
      <w:bookmarkStart w:id="20" w:name="_CTVBIBLIOGRAPHY1"/>
      <w:bookmarkEnd w:id="20"/>
      <w:r w:rsidR="00F914FF">
        <w:t>References</w:t>
      </w:r>
      <w:bookmarkEnd w:id="19"/>
    </w:p>
    <w:p w14:paraId="1AE9CBEC" w14:textId="4A3A85CB" w:rsidR="00F914FF" w:rsidRPr="00D20BA1" w:rsidRDefault="00F914FF" w:rsidP="00BD3D1E">
      <w:pPr>
        <w:pStyle w:val="CitaviBibliographyEntry"/>
      </w:pPr>
      <w:bookmarkStart w:id="21" w:name="_CTVL001a41e03aec5e04264b3e71a2161dccf56"/>
      <w:r>
        <w:t xml:space="preserve">ABARES (2019). </w:t>
      </w:r>
      <w:bookmarkEnd w:id="21"/>
      <w:r w:rsidRPr="00111F22">
        <w:rPr>
          <w:i/>
        </w:rPr>
        <w:t>Agricultural commodity statistics 2019</w:t>
      </w:r>
      <w:r w:rsidRPr="00111F22">
        <w:t xml:space="preserve">. Canberra, Australia. Retrieved from Australian Bureau of Agricultural and Resource Economics and Sciences website: https://www.agriculture.gov.au/abares/research-topics/agricultural-commodities/agricultural-commodities-trade-data#2019 </w:t>
      </w:r>
    </w:p>
    <w:p w14:paraId="4F863908" w14:textId="3DF88A3D" w:rsidR="00F914FF" w:rsidRPr="008608E5" w:rsidRDefault="00F914FF" w:rsidP="00BD3D1E">
      <w:pPr>
        <w:pStyle w:val="CitaviBibliographyEntry"/>
      </w:pPr>
      <w:r>
        <w:t>Cook TI</w:t>
      </w:r>
      <w:r w:rsidRPr="008608E5">
        <w:t>, Rutis</w:t>
      </w:r>
      <w:r>
        <w:t>hauser I, Allsopp, R</w:t>
      </w:r>
      <w:r w:rsidRPr="008608E5">
        <w:t xml:space="preserve"> (2001) The Bridging Study – comparing results from the 1983, 1985 and 1995 Australian national nutrition surveys. Commonwealth Department of Health and Aged Care: Canberra.</w:t>
      </w:r>
    </w:p>
    <w:p w14:paraId="13361D10" w14:textId="582692E2" w:rsidR="00F914FF" w:rsidRDefault="00F914FF" w:rsidP="00BD3D1E">
      <w:pPr>
        <w:pStyle w:val="CitaviBibliographyEntry"/>
      </w:pPr>
      <w:r>
        <w:t>Cook TI, Rutishauser I, Seelig M</w:t>
      </w:r>
      <w:r w:rsidRPr="008608E5">
        <w:t xml:space="preserve"> (2001) Comparable Data on Food and Nutrient Intake and Physical Measurements from the 1983, 1985 and 1995 National Nutrition Surveys. Commonwealth Department of Health and Aged Care: Canberra.</w:t>
      </w:r>
    </w:p>
    <w:p w14:paraId="1E05B3AD" w14:textId="1D839D12" w:rsidR="00F914FF" w:rsidRDefault="00F914FF" w:rsidP="00BD3D1E">
      <w:pPr>
        <w:pStyle w:val="CitaviBibliographyEntry"/>
      </w:pPr>
      <w:bookmarkStart w:id="22" w:name="_CTVL00180472ba2bb11469ea2ed68091a67fdd0"/>
      <w:r>
        <w:t xml:space="preserve">DeMuth, B (2019) </w:t>
      </w:r>
      <w:bookmarkEnd w:id="22"/>
      <w:r w:rsidRPr="00111F22">
        <w:rPr>
          <w:i/>
        </w:rPr>
        <w:t>Why the beef? A public choice experiment on meat alternatives</w:t>
      </w:r>
      <w:r w:rsidRPr="00111F22">
        <w:t xml:space="preserve"> (Master's thesis). Michigan State University, East Lansing, Michigan. Retrieved from https://d.lib.msu.edu/etd/47846 </w:t>
      </w:r>
    </w:p>
    <w:p w14:paraId="5BCAA48D" w14:textId="7D073DE1" w:rsidR="00F914FF" w:rsidRDefault="00F914FF" w:rsidP="00BD3D1E">
      <w:pPr>
        <w:pStyle w:val="CitaviBibliographyEntry"/>
      </w:pPr>
      <w:bookmarkStart w:id="23" w:name="_CTVL001fcd80f6993554a9ca9c16a8be8dacb12"/>
      <w:r>
        <w:t xml:space="preserve">FAO (2018) </w:t>
      </w:r>
      <w:bookmarkEnd w:id="23"/>
      <w:r w:rsidRPr="00111F22">
        <w:rPr>
          <w:i/>
        </w:rPr>
        <w:t>Food Supply - Livestock and Fish Primary Equivalent</w:t>
      </w:r>
      <w:r w:rsidRPr="00111F22">
        <w:t xml:space="preserve">. Retrieved from Food and Agriculture Organization of the United Nations website: http://www.fao.org/faostat/en/#data/CL </w:t>
      </w:r>
    </w:p>
    <w:p w14:paraId="0817919D" w14:textId="644153FE" w:rsidR="00F914FF" w:rsidRDefault="00F914FF" w:rsidP="00BD3D1E">
      <w:pPr>
        <w:pStyle w:val="CitaviBibliographyEntry"/>
      </w:pPr>
      <w:bookmarkStart w:id="24" w:name="_CTVL001769877b033254ffca88b69e0c5439b14"/>
      <w:r>
        <w:t xml:space="preserve">Food Frontier (2019a) </w:t>
      </w:r>
      <w:bookmarkEnd w:id="24"/>
      <w:r w:rsidRPr="00111F22">
        <w:rPr>
          <w:i/>
        </w:rPr>
        <w:t>Hungry for plant-based: Australian consumer insights</w:t>
      </w:r>
      <w:r w:rsidRPr="00111F22">
        <w:t xml:space="preserve">. Commissioned by Food Frontier and Life Health Foods. Research conducted by Colmar Brunton. Retrieved from https://www.foodfrontier.org/wp-content/uploads/2019/10/Hungry-For-Plant-Based-Australian-Consumer-Insights-Oct-2019.pdf </w:t>
      </w:r>
    </w:p>
    <w:p w14:paraId="0B39E617" w14:textId="4FC56B52" w:rsidR="00F914FF" w:rsidRDefault="00F914FF" w:rsidP="00BD3D1E">
      <w:pPr>
        <w:pStyle w:val="CitaviBibliographyEntry"/>
      </w:pPr>
      <w:bookmarkStart w:id="25" w:name="_CTVL001048ef24e49cb4b35b88309d81f5899fa"/>
      <w:r>
        <w:t xml:space="preserve">Food Frontier (2019b) </w:t>
      </w:r>
      <w:bookmarkEnd w:id="25"/>
      <w:r w:rsidRPr="00111F22">
        <w:rPr>
          <w:i/>
        </w:rPr>
        <w:t>Hungry for plant-based: New Zealand consumer insights</w:t>
      </w:r>
      <w:r w:rsidRPr="00111F22">
        <w:t xml:space="preserve">. Commissioned by Food Frontier and Life Health Foods. Research conducted by Colmar Brunton. Retrieved from https://www.foodfrontier.org/wp-content/uploads/2019/10/Hungry-For-Plant-Based-New-Zealand-Consumer-Insights-Oct-2019.pdf </w:t>
      </w:r>
    </w:p>
    <w:p w14:paraId="473CC0B8" w14:textId="36B9AB1A" w:rsidR="00F914FF" w:rsidRDefault="00F914FF" w:rsidP="00BD3D1E">
      <w:pPr>
        <w:pStyle w:val="CitaviBibliographyEntry"/>
      </w:pPr>
      <w:bookmarkStart w:id="26" w:name="_CTVL0010977d762ba7a4cb1a27184e6ff2d3f07"/>
      <w:r>
        <w:t xml:space="preserve">Hoek AC, Elzerman JE, Hageman R, Kok FJ, Luning PA, de Graaf C (2013) Are meat substitutes liked better over time? A repeated in-home use test with meat substitutes or meat in meals. </w:t>
      </w:r>
      <w:bookmarkEnd w:id="26"/>
      <w:r w:rsidRPr="00F914FF">
        <w:t>Food Quality and Preference</w:t>
      </w:r>
      <w:r>
        <w:t xml:space="preserve"> </w:t>
      </w:r>
      <w:r w:rsidRPr="00F914FF">
        <w:t>28</w:t>
      </w:r>
      <w:r w:rsidRPr="00111F22">
        <w:t xml:space="preserve">(1), 253–263. https://doi.org/10.1016/j.foodqual.2012.07.002 </w:t>
      </w:r>
    </w:p>
    <w:p w14:paraId="00BA2DD0" w14:textId="562BB9BA" w:rsidR="00F914FF" w:rsidRDefault="00F914FF" w:rsidP="00BD3D1E">
      <w:pPr>
        <w:pStyle w:val="CitaviBibliographyEntry"/>
      </w:pPr>
      <w:bookmarkStart w:id="27" w:name="_CTVL001769513fd3df5469ea91686979ca05b26"/>
      <w:r>
        <w:t xml:space="preserve">Hoek AC, Luning PA, Weijzen P, Engels W, Kok FJ, de Graaf C (2011) Replacement of meat by meat substitutes. A survey on person- and product-related factors in consumer acceptance. </w:t>
      </w:r>
      <w:bookmarkEnd w:id="27"/>
      <w:r w:rsidRPr="00F914FF">
        <w:t>Appetite</w:t>
      </w:r>
      <w:r w:rsidRPr="00111F22">
        <w:t xml:space="preserve"> </w:t>
      </w:r>
      <w:r w:rsidRPr="00F914FF">
        <w:t>56</w:t>
      </w:r>
      <w:r w:rsidRPr="00111F22">
        <w:t xml:space="preserve">(3), 662–673. https://doi.org/10.1016/j.appet.2011.02.001 </w:t>
      </w:r>
    </w:p>
    <w:p w14:paraId="017C254F" w14:textId="732D8AEE" w:rsidR="00F914FF" w:rsidRDefault="00F914FF" w:rsidP="00BD3D1E">
      <w:pPr>
        <w:pStyle w:val="CitaviBibliographyEntry"/>
      </w:pPr>
      <w:bookmarkStart w:id="28" w:name="_CTVL001a3f987b09bfa4f74a3e6459a83d0c4d9"/>
      <w:r>
        <w:t xml:space="preserve">Malek, L., Umberger, W., &amp; Goddard, E. (2019). Is anti-consumption driving meat consumption changes in Australia? </w:t>
      </w:r>
      <w:bookmarkEnd w:id="28"/>
      <w:r w:rsidRPr="00F914FF">
        <w:t>British Food Journal 121</w:t>
      </w:r>
      <w:r w:rsidRPr="00111F22">
        <w:t xml:space="preserve">(1), 123–138. https://doi.org/10.1108/BFJ-03-2018-0183 </w:t>
      </w:r>
    </w:p>
    <w:p w14:paraId="12B009A4" w14:textId="77777777" w:rsidR="00F914FF" w:rsidRDefault="00F914FF" w:rsidP="00BD3D1E">
      <w:pPr>
        <w:pStyle w:val="CitaviBibliographyEntry"/>
      </w:pPr>
      <w:bookmarkStart w:id="29" w:name="_CTVL0016d5721cb2d4f4f6cb8df4ac8f1ebe9b7"/>
      <w:r>
        <w:t xml:space="preserve">Roy Morgan Research (2016a). </w:t>
      </w:r>
      <w:bookmarkEnd w:id="29"/>
      <w:r w:rsidRPr="00111F22">
        <w:rPr>
          <w:i/>
        </w:rPr>
        <w:t>The slow but steady rise of vegetarianism in Australia</w:t>
      </w:r>
      <w:r w:rsidRPr="00111F22">
        <w:t xml:space="preserve">. August 15 2016, Finding No. 6923. Retrieved from http://www.roymorgan.com/findings/vegetarianisms-slow-but-steady-rise-in-australia-201608151105 </w:t>
      </w:r>
    </w:p>
    <w:p w14:paraId="066E9190" w14:textId="77777777" w:rsidR="00F914FF" w:rsidRDefault="00F914FF" w:rsidP="00BD3D1E">
      <w:pPr>
        <w:pStyle w:val="CitaviBibliographyEntry"/>
      </w:pPr>
      <w:bookmarkStart w:id="30" w:name="_CTVL00170b0cd292c704a5781188bac952d2eba"/>
      <w:r>
        <w:t xml:space="preserve">Roy Morgan Research (2016b). </w:t>
      </w:r>
      <w:bookmarkEnd w:id="30"/>
      <w:r w:rsidRPr="00111F22">
        <w:rPr>
          <w:i/>
        </w:rPr>
        <w:t>The slow but steady rise of vegetarianism in New Zealand</w:t>
      </w:r>
      <w:r w:rsidRPr="00111F22">
        <w:t xml:space="preserve">. February 8 2016, Finding No. 6663. Retrieved from http://www.roymorgan.com/findings/6663-vegetarians-on-the-rise-in-new-zealand-june-2015-201602080028 </w:t>
      </w:r>
    </w:p>
    <w:p w14:paraId="5AD2F63F" w14:textId="036C5DBD" w:rsidR="00F914FF" w:rsidRDefault="00D20BA1" w:rsidP="00BD3D1E">
      <w:pPr>
        <w:pStyle w:val="CitaviBibliographyEntry"/>
      </w:pPr>
      <w:bookmarkStart w:id="31" w:name="_CTVL001fdeffb4ce0f6448182644826ff270ba4"/>
      <w:r>
        <w:t>Smith C, Gray A</w:t>
      </w:r>
      <w:r w:rsidR="00F914FF">
        <w:t>R</w:t>
      </w:r>
      <w:r>
        <w:t>, Mainvil LA, Fleming EA, Parnell WR (2015)</w:t>
      </w:r>
      <w:r w:rsidR="00F914FF">
        <w:t xml:space="preserve"> Secular changes in intakes of foods among New Zealand adults from 1997 to 2008/09. </w:t>
      </w:r>
      <w:bookmarkEnd w:id="31"/>
      <w:r w:rsidR="00F914FF" w:rsidRPr="00D20BA1">
        <w:t>Public Health Nutrition</w:t>
      </w:r>
      <w:r>
        <w:t xml:space="preserve"> </w:t>
      </w:r>
      <w:r w:rsidR="00F914FF" w:rsidRPr="00D20BA1">
        <w:t>18</w:t>
      </w:r>
      <w:r w:rsidR="00F914FF" w:rsidRPr="00111F22">
        <w:t xml:space="preserve">(18), 3249–3259. https://doi.org/10.1017/S1368980015000890 </w:t>
      </w:r>
    </w:p>
    <w:p w14:paraId="6A3DC888" w14:textId="25FB1A4A" w:rsidR="00F914FF" w:rsidRDefault="00D20BA1" w:rsidP="00BD3D1E">
      <w:pPr>
        <w:pStyle w:val="CitaviBibliographyEntry"/>
      </w:pPr>
      <w:bookmarkStart w:id="32" w:name="_CTVL00107e26127e1fd46a186ee04d86e586c50"/>
      <w:r>
        <w:t>Sui Z, Raubenheimer D, Cunningham J, Rangan A (2016)</w:t>
      </w:r>
      <w:r w:rsidR="00F914FF">
        <w:t xml:space="preserve"> Changes in Meat/Poultry/Fish Consumption in Australia: From 1995 to 2011–2012. </w:t>
      </w:r>
      <w:bookmarkEnd w:id="32"/>
      <w:r w:rsidR="00F914FF" w:rsidRPr="00D20BA1">
        <w:t>Nutrients</w:t>
      </w:r>
      <w:r>
        <w:t xml:space="preserve"> </w:t>
      </w:r>
      <w:r w:rsidR="00F914FF" w:rsidRPr="00D20BA1">
        <w:t>8</w:t>
      </w:r>
      <w:r w:rsidR="00F914FF" w:rsidRPr="00111F22">
        <w:t xml:space="preserve">(12), 753. https://doi.org/10.3390/nu8120753 </w:t>
      </w:r>
    </w:p>
    <w:p w14:paraId="5F42F24E" w14:textId="303A1091" w:rsidR="00F914FF" w:rsidRDefault="00D20BA1" w:rsidP="00BD3D1E">
      <w:pPr>
        <w:pStyle w:val="CitaviBibliographyEntry"/>
      </w:pPr>
      <w:bookmarkStart w:id="33" w:name="_CTVL001f5aa07d1e7f641fb8e50c517e2d975f6"/>
      <w:r>
        <w:t>Tucker CA (2014)</w:t>
      </w:r>
      <w:r w:rsidR="00F914FF">
        <w:t xml:space="preserve"> The significance of sensory appeal for reduced meat consumption. </w:t>
      </w:r>
      <w:bookmarkEnd w:id="33"/>
      <w:r w:rsidR="00F914FF" w:rsidRPr="00D20BA1">
        <w:t>Appetite</w:t>
      </w:r>
      <w:r w:rsidR="00F914FF" w:rsidRPr="00111F22">
        <w:t xml:space="preserve"> </w:t>
      </w:r>
      <w:r w:rsidR="00F914FF" w:rsidRPr="00D20BA1">
        <w:t xml:space="preserve">81, </w:t>
      </w:r>
      <w:r w:rsidR="00F914FF" w:rsidRPr="00111F22">
        <w:t xml:space="preserve">168–179. https://doi.org/10.1016/j.appet.2014.06.022 </w:t>
      </w:r>
    </w:p>
    <w:p w14:paraId="26567F91" w14:textId="4B31AE7B" w:rsidR="00F914FF" w:rsidRDefault="00D20BA1" w:rsidP="00BD3D1E">
      <w:pPr>
        <w:pStyle w:val="CitaviBibliographyEntry"/>
      </w:pPr>
      <w:bookmarkStart w:id="34" w:name="_CTVL00115d6ccaa63a748b891525321c5e75f19"/>
      <w:r>
        <w:t>Weinrich R (2018)</w:t>
      </w:r>
      <w:r w:rsidR="00F914FF">
        <w:t xml:space="preserve"> Cross-Cultural Comparison between German, French and Dutch Consumer Preferences for Meat Substitutes. </w:t>
      </w:r>
      <w:bookmarkEnd w:id="34"/>
      <w:r w:rsidR="00F914FF" w:rsidRPr="00D20BA1">
        <w:t>Sustainability</w:t>
      </w:r>
      <w:r w:rsidR="00F914FF" w:rsidRPr="00111F22">
        <w:t xml:space="preserve"> </w:t>
      </w:r>
      <w:r w:rsidR="00F914FF" w:rsidRPr="00D20BA1">
        <w:t>10</w:t>
      </w:r>
      <w:r w:rsidR="00F914FF" w:rsidRPr="00111F22">
        <w:t xml:space="preserve">(6), 1819. https://doi.org/10.3390/su10061819 </w:t>
      </w:r>
    </w:p>
    <w:p w14:paraId="70B5A5EB" w14:textId="5F68A05C" w:rsidR="00F914FF" w:rsidRPr="003A01FB" w:rsidRDefault="00F914FF" w:rsidP="00A138C2">
      <w:pPr>
        <w:widowControl/>
      </w:pPr>
      <w:r>
        <w:fldChar w:fldCharType="end"/>
      </w:r>
    </w:p>
    <w:sectPr w:rsidR="00F914FF" w:rsidRPr="003A01FB" w:rsidSect="008E2339">
      <w:footerReference w:type="default" r:id="rId10"/>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567B62" w14:textId="77777777" w:rsidR="00CF0989" w:rsidRDefault="00CF0989" w:rsidP="00D42EE9">
      <w:r>
        <w:separator/>
      </w:r>
    </w:p>
  </w:endnote>
  <w:endnote w:type="continuationSeparator" w:id="0">
    <w:p w14:paraId="03F2CD25" w14:textId="77777777" w:rsidR="00CF0989" w:rsidRDefault="00CF0989" w:rsidP="00D42EE9">
      <w:r>
        <w:continuationSeparator/>
      </w:r>
    </w:p>
  </w:endnote>
  <w:endnote w:type="continuationNotice" w:id="1">
    <w:p w14:paraId="72C73223" w14:textId="77777777" w:rsidR="00CF0989" w:rsidRDefault="00CF098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Bold">
    <w:altName w:val="Arial"/>
    <w:panose1 w:val="020B0704020202020204"/>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BB4587" w14:textId="0417BBC2" w:rsidR="003B3271" w:rsidRDefault="003B3271" w:rsidP="003B3271">
    <w:pPr>
      <w:pStyle w:val="Footer"/>
      <w:jc w:val="center"/>
    </w:pPr>
    <w:r>
      <w:t xml:space="preserve">Page </w:t>
    </w:r>
    <w:r>
      <w:rPr>
        <w:b/>
        <w:bCs/>
      </w:rPr>
      <w:fldChar w:fldCharType="begin"/>
    </w:r>
    <w:r>
      <w:rPr>
        <w:b/>
        <w:bCs/>
      </w:rPr>
      <w:instrText xml:space="preserve"> PAGE  \* Arabic  \* MERGEFORMAT </w:instrText>
    </w:r>
    <w:r>
      <w:rPr>
        <w:b/>
        <w:bCs/>
      </w:rPr>
      <w:fldChar w:fldCharType="separate"/>
    </w:r>
    <w:r w:rsidR="00CF0989">
      <w:rPr>
        <w:b/>
        <w:bCs/>
        <w:noProof/>
      </w:rPr>
      <w:t>1</w:t>
    </w:r>
    <w:r>
      <w:rPr>
        <w:b/>
        <w:bCs/>
      </w:rPr>
      <w:fldChar w:fldCharType="end"/>
    </w:r>
    <w:r>
      <w:t xml:space="preserve"> of </w:t>
    </w:r>
    <w:r>
      <w:rPr>
        <w:b/>
        <w:bCs/>
      </w:rPr>
      <w:fldChar w:fldCharType="begin"/>
    </w:r>
    <w:r>
      <w:rPr>
        <w:b/>
        <w:bCs/>
      </w:rPr>
      <w:instrText xml:space="preserve"> NUMPAGES  \* Arabic  \* MERGEFORMAT </w:instrText>
    </w:r>
    <w:r>
      <w:rPr>
        <w:b/>
        <w:bCs/>
      </w:rPr>
      <w:fldChar w:fldCharType="separate"/>
    </w:r>
    <w:r w:rsidR="00CF0989">
      <w:rPr>
        <w:b/>
        <w:bCs/>
        <w:noProof/>
      </w:rPr>
      <w:t>1</w:t>
    </w:r>
    <w:r>
      <w:rPr>
        <w:b/>
        <w:bC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B4B44C" w14:textId="77777777" w:rsidR="00CF0989" w:rsidRDefault="00CF0989" w:rsidP="00D42EE9">
      <w:r>
        <w:separator/>
      </w:r>
    </w:p>
  </w:footnote>
  <w:footnote w:type="continuationSeparator" w:id="0">
    <w:p w14:paraId="37A34E46" w14:textId="77777777" w:rsidR="00CF0989" w:rsidRDefault="00CF0989" w:rsidP="00D42EE9">
      <w:r>
        <w:continuationSeparator/>
      </w:r>
    </w:p>
  </w:footnote>
  <w:footnote w:type="continuationNotice" w:id="1">
    <w:p w14:paraId="59D172AE" w14:textId="77777777" w:rsidR="00CF0989" w:rsidRDefault="00CF0989"/>
  </w:footnote>
  <w:footnote w:id="2">
    <w:p w14:paraId="765D42AA" w14:textId="77777777" w:rsidR="00C836C5" w:rsidRPr="002106A0" w:rsidRDefault="00C836C5" w:rsidP="00D42EE9">
      <w:pPr>
        <w:pStyle w:val="FootnoteText"/>
        <w:rPr>
          <w:lang w:val="en-AU"/>
        </w:rPr>
      </w:pPr>
      <w:r>
        <w:rPr>
          <w:rStyle w:val="FootnoteReference"/>
        </w:rPr>
        <w:footnoteRef/>
      </w:r>
      <w:r>
        <w:t xml:space="preserve"> </w:t>
      </w:r>
      <w:r>
        <w:rPr>
          <w:lang w:val="en-AU"/>
        </w:rPr>
        <w:t>The results for the lab-grown meat burger (JUST Meat) are not discussed further as they are not relevant to A1186.</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631105"/>
    <w:multiLevelType w:val="hybridMultilevel"/>
    <w:tmpl w:val="29E0DB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AC492C"/>
    <w:multiLevelType w:val="hybridMultilevel"/>
    <w:tmpl w:val="08FE6C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3947DBE"/>
    <w:multiLevelType w:val="multilevel"/>
    <w:tmpl w:val="0C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 w15:restartNumberingAfterBreak="0">
    <w:nsid w:val="365E66A5"/>
    <w:multiLevelType w:val="hybridMultilevel"/>
    <w:tmpl w:val="11DEF3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273095D"/>
    <w:multiLevelType w:val="hybridMultilevel"/>
    <w:tmpl w:val="DA78F074"/>
    <w:lvl w:ilvl="0" w:tplc="62E45508">
      <w:start w:val="1"/>
      <w:numFmt w:val="bullet"/>
      <w:pStyle w:val="FSBullet2"/>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53B80055"/>
    <w:multiLevelType w:val="hybridMultilevel"/>
    <w:tmpl w:val="E340B3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67756E2"/>
    <w:multiLevelType w:val="hybridMultilevel"/>
    <w:tmpl w:val="B7802080"/>
    <w:lvl w:ilvl="0" w:tplc="80A261D6">
      <w:start w:val="1"/>
      <w:numFmt w:val="bullet"/>
      <w:pStyle w:val="FSBullet3"/>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64DE5CB3"/>
    <w:multiLevelType w:val="hybridMultilevel"/>
    <w:tmpl w:val="78EEA09A"/>
    <w:lvl w:ilvl="0" w:tplc="EB0822B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53905F9"/>
    <w:multiLevelType w:val="hybridMultilevel"/>
    <w:tmpl w:val="E8361D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EAD3C37"/>
    <w:multiLevelType w:val="hybridMultilevel"/>
    <w:tmpl w:val="577216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1755AD1"/>
    <w:multiLevelType w:val="hybridMultilevel"/>
    <w:tmpl w:val="407E9A48"/>
    <w:lvl w:ilvl="0" w:tplc="EEB42172">
      <w:start w:val="1"/>
      <w:numFmt w:val="bullet"/>
      <w:pStyle w:val="FSBullet1"/>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10"/>
  </w:num>
  <w:num w:numId="9">
    <w:abstractNumId w:val="4"/>
  </w:num>
  <w:num w:numId="10">
    <w:abstractNumId w:val="6"/>
  </w:num>
  <w:num w:numId="11">
    <w:abstractNumId w:val="10"/>
  </w:num>
  <w:num w:numId="12">
    <w:abstractNumId w:val="4"/>
  </w:num>
  <w:num w:numId="13">
    <w:abstractNumId w:val="6"/>
  </w:num>
  <w:num w:numId="14">
    <w:abstractNumId w:val="3"/>
  </w:num>
  <w:num w:numId="15">
    <w:abstractNumId w:val="8"/>
  </w:num>
  <w:num w:numId="16">
    <w:abstractNumId w:val="5"/>
  </w:num>
  <w:num w:numId="17">
    <w:abstractNumId w:val="7"/>
  </w:num>
  <w:num w:numId="18">
    <w:abstractNumId w:val="9"/>
  </w:num>
  <w:num w:numId="19">
    <w:abstractNumId w:val="1"/>
  </w:num>
  <w:num w:numId="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567"/>
  <w:characterSpacingControl w:val="doNotCompress"/>
  <w:savePreviewPicture/>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3F11"/>
    <w:rsid w:val="0000082A"/>
    <w:rsid w:val="00001713"/>
    <w:rsid w:val="0000542C"/>
    <w:rsid w:val="00005908"/>
    <w:rsid w:val="00020B2D"/>
    <w:rsid w:val="00025B8B"/>
    <w:rsid w:val="000279A3"/>
    <w:rsid w:val="00033F79"/>
    <w:rsid w:val="00041643"/>
    <w:rsid w:val="000437D2"/>
    <w:rsid w:val="00043F65"/>
    <w:rsid w:val="00044C19"/>
    <w:rsid w:val="000622E7"/>
    <w:rsid w:val="00064FDF"/>
    <w:rsid w:val="00066854"/>
    <w:rsid w:val="00066D85"/>
    <w:rsid w:val="00067626"/>
    <w:rsid w:val="0007384A"/>
    <w:rsid w:val="0007657F"/>
    <w:rsid w:val="0007678B"/>
    <w:rsid w:val="00081200"/>
    <w:rsid w:val="000813E1"/>
    <w:rsid w:val="00087E0B"/>
    <w:rsid w:val="000966E7"/>
    <w:rsid w:val="000A38F8"/>
    <w:rsid w:val="000B2042"/>
    <w:rsid w:val="000C682F"/>
    <w:rsid w:val="000D132B"/>
    <w:rsid w:val="000D4124"/>
    <w:rsid w:val="000D65EC"/>
    <w:rsid w:val="000F2196"/>
    <w:rsid w:val="000F7FA9"/>
    <w:rsid w:val="0010439E"/>
    <w:rsid w:val="0012075B"/>
    <w:rsid w:val="00121BEB"/>
    <w:rsid w:val="001221C0"/>
    <w:rsid w:val="001274E6"/>
    <w:rsid w:val="00130150"/>
    <w:rsid w:val="00136494"/>
    <w:rsid w:val="00137AA0"/>
    <w:rsid w:val="001532F1"/>
    <w:rsid w:val="00153383"/>
    <w:rsid w:val="00153B6C"/>
    <w:rsid w:val="00163AE3"/>
    <w:rsid w:val="00172B28"/>
    <w:rsid w:val="001734EA"/>
    <w:rsid w:val="00174AEE"/>
    <w:rsid w:val="00184403"/>
    <w:rsid w:val="00191770"/>
    <w:rsid w:val="001949D5"/>
    <w:rsid w:val="001A4465"/>
    <w:rsid w:val="001B714F"/>
    <w:rsid w:val="001C5126"/>
    <w:rsid w:val="001C5236"/>
    <w:rsid w:val="001D09D6"/>
    <w:rsid w:val="001D6EC7"/>
    <w:rsid w:val="001E696B"/>
    <w:rsid w:val="001F0DAF"/>
    <w:rsid w:val="001F4B38"/>
    <w:rsid w:val="001F5102"/>
    <w:rsid w:val="001F6032"/>
    <w:rsid w:val="00204371"/>
    <w:rsid w:val="0021188F"/>
    <w:rsid w:val="002232B1"/>
    <w:rsid w:val="00225CDB"/>
    <w:rsid w:val="00234C31"/>
    <w:rsid w:val="00240321"/>
    <w:rsid w:val="0025013F"/>
    <w:rsid w:val="0025319F"/>
    <w:rsid w:val="002547DC"/>
    <w:rsid w:val="0025642B"/>
    <w:rsid w:val="00265D7E"/>
    <w:rsid w:val="00267C2E"/>
    <w:rsid w:val="00271EA5"/>
    <w:rsid w:val="002743FF"/>
    <w:rsid w:val="00281E57"/>
    <w:rsid w:val="002923EA"/>
    <w:rsid w:val="00293526"/>
    <w:rsid w:val="002A5BF4"/>
    <w:rsid w:val="002A7DFA"/>
    <w:rsid w:val="002B1196"/>
    <w:rsid w:val="002C118D"/>
    <w:rsid w:val="002C15D3"/>
    <w:rsid w:val="002C1834"/>
    <w:rsid w:val="002C513D"/>
    <w:rsid w:val="002D28DC"/>
    <w:rsid w:val="002E23C6"/>
    <w:rsid w:val="002E2C69"/>
    <w:rsid w:val="002F2E83"/>
    <w:rsid w:val="00320541"/>
    <w:rsid w:val="00320644"/>
    <w:rsid w:val="00324FEA"/>
    <w:rsid w:val="0033021F"/>
    <w:rsid w:val="003348D4"/>
    <w:rsid w:val="00340ADB"/>
    <w:rsid w:val="00341D25"/>
    <w:rsid w:val="003446E8"/>
    <w:rsid w:val="00347038"/>
    <w:rsid w:val="0035141A"/>
    <w:rsid w:val="003555B1"/>
    <w:rsid w:val="00365882"/>
    <w:rsid w:val="00372B68"/>
    <w:rsid w:val="00373971"/>
    <w:rsid w:val="003762B5"/>
    <w:rsid w:val="00391E5E"/>
    <w:rsid w:val="003A01FB"/>
    <w:rsid w:val="003B3271"/>
    <w:rsid w:val="003B5CFA"/>
    <w:rsid w:val="003C1969"/>
    <w:rsid w:val="003C5403"/>
    <w:rsid w:val="003E427A"/>
    <w:rsid w:val="003F4360"/>
    <w:rsid w:val="00404702"/>
    <w:rsid w:val="00404FA2"/>
    <w:rsid w:val="00410BA2"/>
    <w:rsid w:val="00411965"/>
    <w:rsid w:val="004158B3"/>
    <w:rsid w:val="0041761A"/>
    <w:rsid w:val="00420556"/>
    <w:rsid w:val="00435687"/>
    <w:rsid w:val="0043694C"/>
    <w:rsid w:val="00441D77"/>
    <w:rsid w:val="00443F05"/>
    <w:rsid w:val="00444821"/>
    <w:rsid w:val="00452CFD"/>
    <w:rsid w:val="00463254"/>
    <w:rsid w:val="00472D6E"/>
    <w:rsid w:val="00477098"/>
    <w:rsid w:val="00486619"/>
    <w:rsid w:val="0049135E"/>
    <w:rsid w:val="00497214"/>
    <w:rsid w:val="004A21CC"/>
    <w:rsid w:val="004A61BE"/>
    <w:rsid w:val="004C39DC"/>
    <w:rsid w:val="004D3868"/>
    <w:rsid w:val="004D41F5"/>
    <w:rsid w:val="004D67AE"/>
    <w:rsid w:val="004E1D91"/>
    <w:rsid w:val="004E517F"/>
    <w:rsid w:val="004E6108"/>
    <w:rsid w:val="004E6694"/>
    <w:rsid w:val="004F6932"/>
    <w:rsid w:val="005046EC"/>
    <w:rsid w:val="00507229"/>
    <w:rsid w:val="00507A3C"/>
    <w:rsid w:val="005228B1"/>
    <w:rsid w:val="00524042"/>
    <w:rsid w:val="00535671"/>
    <w:rsid w:val="0054036E"/>
    <w:rsid w:val="00551EF1"/>
    <w:rsid w:val="00560281"/>
    <w:rsid w:val="0056203B"/>
    <w:rsid w:val="0057485F"/>
    <w:rsid w:val="0058118E"/>
    <w:rsid w:val="005976E1"/>
    <w:rsid w:val="005A3606"/>
    <w:rsid w:val="005A4240"/>
    <w:rsid w:val="005B0EF9"/>
    <w:rsid w:val="005B4BA2"/>
    <w:rsid w:val="005B562C"/>
    <w:rsid w:val="005B578D"/>
    <w:rsid w:val="005C1996"/>
    <w:rsid w:val="005C7370"/>
    <w:rsid w:val="005D0957"/>
    <w:rsid w:val="005D1F2D"/>
    <w:rsid w:val="005D290E"/>
    <w:rsid w:val="005F0FE4"/>
    <w:rsid w:val="005F1BB3"/>
    <w:rsid w:val="005F7707"/>
    <w:rsid w:val="00600BB8"/>
    <w:rsid w:val="00601CDF"/>
    <w:rsid w:val="00604616"/>
    <w:rsid w:val="00625E28"/>
    <w:rsid w:val="0065203C"/>
    <w:rsid w:val="00664EB4"/>
    <w:rsid w:val="00664FEB"/>
    <w:rsid w:val="00670D9A"/>
    <w:rsid w:val="006740E4"/>
    <w:rsid w:val="00680B9C"/>
    <w:rsid w:val="00684226"/>
    <w:rsid w:val="006A0DF7"/>
    <w:rsid w:val="006B6900"/>
    <w:rsid w:val="006D473E"/>
    <w:rsid w:val="006E1F1A"/>
    <w:rsid w:val="006E6502"/>
    <w:rsid w:val="00702BD0"/>
    <w:rsid w:val="007201F8"/>
    <w:rsid w:val="00733F11"/>
    <w:rsid w:val="00736EA9"/>
    <w:rsid w:val="007417CD"/>
    <w:rsid w:val="00743AD2"/>
    <w:rsid w:val="00743D26"/>
    <w:rsid w:val="00753913"/>
    <w:rsid w:val="00754965"/>
    <w:rsid w:val="00756110"/>
    <w:rsid w:val="0076354B"/>
    <w:rsid w:val="00763750"/>
    <w:rsid w:val="00787069"/>
    <w:rsid w:val="00787BE7"/>
    <w:rsid w:val="00793DE6"/>
    <w:rsid w:val="007A1934"/>
    <w:rsid w:val="007A1F53"/>
    <w:rsid w:val="007A7400"/>
    <w:rsid w:val="007C0C9D"/>
    <w:rsid w:val="007D54C5"/>
    <w:rsid w:val="007E1911"/>
    <w:rsid w:val="007E1EEA"/>
    <w:rsid w:val="007F6456"/>
    <w:rsid w:val="0082133F"/>
    <w:rsid w:val="0082470B"/>
    <w:rsid w:val="00830393"/>
    <w:rsid w:val="00833D5A"/>
    <w:rsid w:val="00840F6E"/>
    <w:rsid w:val="0084782C"/>
    <w:rsid w:val="00853D93"/>
    <w:rsid w:val="00860EE7"/>
    <w:rsid w:val="00877A81"/>
    <w:rsid w:val="008931F6"/>
    <w:rsid w:val="008A31A3"/>
    <w:rsid w:val="008A4D28"/>
    <w:rsid w:val="008B1D8C"/>
    <w:rsid w:val="008C1E41"/>
    <w:rsid w:val="008C3B91"/>
    <w:rsid w:val="008E2339"/>
    <w:rsid w:val="008E2F11"/>
    <w:rsid w:val="008E7701"/>
    <w:rsid w:val="008E7C0A"/>
    <w:rsid w:val="008F2142"/>
    <w:rsid w:val="0090162D"/>
    <w:rsid w:val="00905FEF"/>
    <w:rsid w:val="0091238C"/>
    <w:rsid w:val="00935023"/>
    <w:rsid w:val="00935F6B"/>
    <w:rsid w:val="0094624B"/>
    <w:rsid w:val="00953C2A"/>
    <w:rsid w:val="00966A35"/>
    <w:rsid w:val="009806A5"/>
    <w:rsid w:val="00994A35"/>
    <w:rsid w:val="009A410A"/>
    <w:rsid w:val="009B2D3E"/>
    <w:rsid w:val="009B7730"/>
    <w:rsid w:val="009C5288"/>
    <w:rsid w:val="009D5FB0"/>
    <w:rsid w:val="009E265A"/>
    <w:rsid w:val="009F2982"/>
    <w:rsid w:val="00A05AE9"/>
    <w:rsid w:val="00A138C2"/>
    <w:rsid w:val="00A25B29"/>
    <w:rsid w:val="00A2642F"/>
    <w:rsid w:val="00A26F82"/>
    <w:rsid w:val="00A34D53"/>
    <w:rsid w:val="00A72383"/>
    <w:rsid w:val="00A75C37"/>
    <w:rsid w:val="00A808E9"/>
    <w:rsid w:val="00A854CD"/>
    <w:rsid w:val="00A8550C"/>
    <w:rsid w:val="00A9247B"/>
    <w:rsid w:val="00AA0649"/>
    <w:rsid w:val="00AB3D01"/>
    <w:rsid w:val="00AD1DEA"/>
    <w:rsid w:val="00AD2E2E"/>
    <w:rsid w:val="00AD3EDF"/>
    <w:rsid w:val="00AE3DD9"/>
    <w:rsid w:val="00AF22D5"/>
    <w:rsid w:val="00AF6FAE"/>
    <w:rsid w:val="00AF7A4D"/>
    <w:rsid w:val="00AF7CB3"/>
    <w:rsid w:val="00B0055E"/>
    <w:rsid w:val="00B0286C"/>
    <w:rsid w:val="00B0466D"/>
    <w:rsid w:val="00B17DA6"/>
    <w:rsid w:val="00B23D50"/>
    <w:rsid w:val="00B2560D"/>
    <w:rsid w:val="00B32AAB"/>
    <w:rsid w:val="00B32E5F"/>
    <w:rsid w:val="00B33577"/>
    <w:rsid w:val="00B414ED"/>
    <w:rsid w:val="00B41C47"/>
    <w:rsid w:val="00B46A8E"/>
    <w:rsid w:val="00B52F01"/>
    <w:rsid w:val="00B53154"/>
    <w:rsid w:val="00B6336A"/>
    <w:rsid w:val="00B65A65"/>
    <w:rsid w:val="00B72074"/>
    <w:rsid w:val="00B7696E"/>
    <w:rsid w:val="00B90141"/>
    <w:rsid w:val="00B94854"/>
    <w:rsid w:val="00BA4710"/>
    <w:rsid w:val="00BB7ADC"/>
    <w:rsid w:val="00BB7F87"/>
    <w:rsid w:val="00BC2133"/>
    <w:rsid w:val="00BC6150"/>
    <w:rsid w:val="00BD3D1E"/>
    <w:rsid w:val="00BD6A44"/>
    <w:rsid w:val="00BE2EFD"/>
    <w:rsid w:val="00BE4F3A"/>
    <w:rsid w:val="00BE79C6"/>
    <w:rsid w:val="00C019A6"/>
    <w:rsid w:val="00C11C7D"/>
    <w:rsid w:val="00C137A6"/>
    <w:rsid w:val="00C20225"/>
    <w:rsid w:val="00C21744"/>
    <w:rsid w:val="00C22C04"/>
    <w:rsid w:val="00C26FA7"/>
    <w:rsid w:val="00C31B17"/>
    <w:rsid w:val="00C334DA"/>
    <w:rsid w:val="00C51B67"/>
    <w:rsid w:val="00C572A2"/>
    <w:rsid w:val="00C57C4E"/>
    <w:rsid w:val="00C606AF"/>
    <w:rsid w:val="00C82F9F"/>
    <w:rsid w:val="00C836C5"/>
    <w:rsid w:val="00C9672B"/>
    <w:rsid w:val="00CA2EBF"/>
    <w:rsid w:val="00CA3715"/>
    <w:rsid w:val="00CA53AB"/>
    <w:rsid w:val="00CA6D45"/>
    <w:rsid w:val="00CB3D42"/>
    <w:rsid w:val="00CD1B9F"/>
    <w:rsid w:val="00CE0FD4"/>
    <w:rsid w:val="00CE16F8"/>
    <w:rsid w:val="00CF0989"/>
    <w:rsid w:val="00CF3B5E"/>
    <w:rsid w:val="00D04901"/>
    <w:rsid w:val="00D04FEE"/>
    <w:rsid w:val="00D152EE"/>
    <w:rsid w:val="00D20BA1"/>
    <w:rsid w:val="00D269E7"/>
    <w:rsid w:val="00D42EE9"/>
    <w:rsid w:val="00D531E3"/>
    <w:rsid w:val="00D5526B"/>
    <w:rsid w:val="00D5769D"/>
    <w:rsid w:val="00D6368A"/>
    <w:rsid w:val="00D653DF"/>
    <w:rsid w:val="00D66962"/>
    <w:rsid w:val="00D70328"/>
    <w:rsid w:val="00D87D9C"/>
    <w:rsid w:val="00D92B3B"/>
    <w:rsid w:val="00DA42BB"/>
    <w:rsid w:val="00DA48B6"/>
    <w:rsid w:val="00DA7DED"/>
    <w:rsid w:val="00DC1BB1"/>
    <w:rsid w:val="00DD64B1"/>
    <w:rsid w:val="00DE061C"/>
    <w:rsid w:val="00DE32DE"/>
    <w:rsid w:val="00DE3953"/>
    <w:rsid w:val="00DF4A30"/>
    <w:rsid w:val="00E0050C"/>
    <w:rsid w:val="00E13199"/>
    <w:rsid w:val="00E1541B"/>
    <w:rsid w:val="00E2450C"/>
    <w:rsid w:val="00E259F7"/>
    <w:rsid w:val="00E26FED"/>
    <w:rsid w:val="00E340B5"/>
    <w:rsid w:val="00E4001E"/>
    <w:rsid w:val="00E532EA"/>
    <w:rsid w:val="00E53ACA"/>
    <w:rsid w:val="00E53F84"/>
    <w:rsid w:val="00E62181"/>
    <w:rsid w:val="00E63109"/>
    <w:rsid w:val="00E722FD"/>
    <w:rsid w:val="00E73F2F"/>
    <w:rsid w:val="00E7504B"/>
    <w:rsid w:val="00E766CC"/>
    <w:rsid w:val="00E82673"/>
    <w:rsid w:val="00E87147"/>
    <w:rsid w:val="00E9409E"/>
    <w:rsid w:val="00E945CB"/>
    <w:rsid w:val="00EA1CAC"/>
    <w:rsid w:val="00EB181F"/>
    <w:rsid w:val="00EC5D9B"/>
    <w:rsid w:val="00EC65E9"/>
    <w:rsid w:val="00ED6E4D"/>
    <w:rsid w:val="00EE71FE"/>
    <w:rsid w:val="00EF6BAA"/>
    <w:rsid w:val="00F01939"/>
    <w:rsid w:val="00F0297D"/>
    <w:rsid w:val="00F05238"/>
    <w:rsid w:val="00F20D19"/>
    <w:rsid w:val="00F23DB6"/>
    <w:rsid w:val="00F31C7B"/>
    <w:rsid w:val="00F4105E"/>
    <w:rsid w:val="00F44652"/>
    <w:rsid w:val="00F51D30"/>
    <w:rsid w:val="00F54D2B"/>
    <w:rsid w:val="00F616DA"/>
    <w:rsid w:val="00F76F95"/>
    <w:rsid w:val="00F827FD"/>
    <w:rsid w:val="00F90679"/>
    <w:rsid w:val="00F913AC"/>
    <w:rsid w:val="00F914FF"/>
    <w:rsid w:val="00F9543D"/>
    <w:rsid w:val="00FC574F"/>
    <w:rsid w:val="00FD096D"/>
    <w:rsid w:val="00FD4B8D"/>
    <w:rsid w:val="00FE547B"/>
    <w:rsid w:val="00FE5AA4"/>
    <w:rsid w:val="00FF55E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EFE25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Arial"/>
        <w:sz w:val="22"/>
        <w:szCs w:val="22"/>
        <w:lang w:val="en-AU" w:eastAsia="en-US" w:bidi="ar-SA"/>
      </w:rPr>
    </w:rPrDefault>
    <w:pPrDefault/>
  </w:docDefaults>
  <w:latentStyles w:defLockedState="0" w:defUIPriority="99" w:defSemiHidden="0" w:defUnhideWhenUsed="0" w:defQFormat="0" w:count="371">
    <w:lsdException w:name="Normal" w:uiPriority="0" w:qFormat="1"/>
    <w:lsdException w:name="heading 1" w:locked="1" w:uiPriority="2" w:qFormat="1"/>
    <w:lsdException w:name="heading 2" w:locked="1" w:semiHidden="1" w:uiPriority="2" w:unhideWhenUsed="1" w:qFormat="1"/>
    <w:lsdException w:name="heading 3" w:locked="1" w:semiHidden="1" w:uiPriority="9" w:unhideWhenUsed="1" w:qFormat="1"/>
    <w:lsdException w:name="heading 4" w:locked="1" w:semiHidden="1" w:uiPriority="9" w:unhideWhenUsed="1" w:qFormat="1"/>
    <w:lsdException w:name="heading 5" w:locked="1" w:semiHidden="1" w:uiPriority="2"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5" w:unhideWhenUsed="1" w:qFormat="1"/>
    <w:lsdException w:name="annotation text" w:semiHidden="1" w:unhideWhenUsed="1"/>
    <w:lsdException w:name="header" w:locked="1" w:semiHidden="1" w:uiPriority="3" w:unhideWhenUsed="1" w:qFormat="1"/>
    <w:lsdException w:name="footer" w:locked="1"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20"/>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FS Normal"/>
    <w:qFormat/>
    <w:rsid w:val="00733F11"/>
    <w:pPr>
      <w:widowControl w:val="0"/>
    </w:pPr>
    <w:rPr>
      <w:rFonts w:eastAsia="Times New Roman" w:cs="Times New Roman"/>
      <w:szCs w:val="24"/>
      <w:lang w:val="en-GB" w:bidi="en-US"/>
    </w:rPr>
  </w:style>
  <w:style w:type="paragraph" w:styleId="Heading1">
    <w:name w:val="heading 1"/>
    <w:aliases w:val="FSHeading 1,Chapter heading"/>
    <w:basedOn w:val="Normal"/>
    <w:next w:val="Normal"/>
    <w:link w:val="Heading1Char"/>
    <w:uiPriority w:val="2"/>
    <w:qFormat/>
    <w:locked/>
    <w:rsid w:val="00404702"/>
    <w:pPr>
      <w:keepNext/>
      <w:spacing w:after="240"/>
      <w:ind w:left="851" w:hanging="851"/>
      <w:outlineLvl w:val="0"/>
    </w:pPr>
    <w:rPr>
      <w:rFonts w:eastAsiaTheme="majorEastAsia" w:cstheme="majorBidi"/>
      <w:b/>
      <w:bCs/>
      <w:sz w:val="36"/>
      <w:szCs w:val="28"/>
    </w:rPr>
  </w:style>
  <w:style w:type="paragraph" w:styleId="Heading2">
    <w:name w:val="heading 2"/>
    <w:aliases w:val="FSHeading 2,Section heading"/>
    <w:basedOn w:val="Normal"/>
    <w:next w:val="Normal"/>
    <w:link w:val="Heading2Char"/>
    <w:uiPriority w:val="2"/>
    <w:unhideWhenUsed/>
    <w:qFormat/>
    <w:locked/>
    <w:rsid w:val="00EC65E9"/>
    <w:pPr>
      <w:keepNext/>
      <w:spacing w:before="240" w:after="240"/>
      <w:ind w:left="851" w:hanging="851"/>
      <w:outlineLvl w:val="1"/>
    </w:pPr>
    <w:rPr>
      <w:rFonts w:eastAsiaTheme="majorEastAsia" w:cs="Arial"/>
      <w:b/>
      <w:bCs/>
      <w:sz w:val="28"/>
    </w:rPr>
  </w:style>
  <w:style w:type="paragraph" w:styleId="Heading3">
    <w:name w:val="heading 3"/>
    <w:aliases w:val="FSHeading 3,Subheading 1"/>
    <w:basedOn w:val="Normal"/>
    <w:next w:val="Normal"/>
    <w:link w:val="Heading3Char"/>
    <w:autoRedefine/>
    <w:uiPriority w:val="9"/>
    <w:unhideWhenUsed/>
    <w:qFormat/>
    <w:locked/>
    <w:rsid w:val="00404702"/>
    <w:pPr>
      <w:keepNext/>
      <w:spacing w:before="240" w:after="240"/>
      <w:ind w:left="851" w:hanging="851"/>
      <w:outlineLvl w:val="2"/>
    </w:pPr>
    <w:rPr>
      <w:rFonts w:eastAsiaTheme="majorEastAsia" w:cstheme="majorBidi"/>
      <w:b/>
      <w:bCs/>
      <w:lang w:eastAsia="en-AU"/>
    </w:rPr>
  </w:style>
  <w:style w:type="paragraph" w:styleId="Heading4">
    <w:name w:val="heading 4"/>
    <w:aliases w:val="FSHeading 4,Subheading 2"/>
    <w:basedOn w:val="Normal"/>
    <w:next w:val="Normal"/>
    <w:link w:val="Heading4Char"/>
    <w:uiPriority w:val="9"/>
    <w:unhideWhenUsed/>
    <w:qFormat/>
    <w:locked/>
    <w:rsid w:val="00404702"/>
    <w:pPr>
      <w:keepNext/>
      <w:spacing w:before="240" w:after="240"/>
      <w:ind w:left="851" w:hanging="851"/>
      <w:outlineLvl w:val="3"/>
    </w:pPr>
    <w:rPr>
      <w:rFonts w:eastAsiaTheme="majorEastAsia" w:cstheme="majorBidi"/>
      <w:b/>
      <w:bCs/>
      <w:i/>
      <w:iCs/>
    </w:rPr>
  </w:style>
  <w:style w:type="paragraph" w:styleId="Heading5">
    <w:name w:val="heading 5"/>
    <w:aliases w:val="FSHeading 5,Subheading 3"/>
    <w:basedOn w:val="Normal"/>
    <w:next w:val="Normal"/>
    <w:link w:val="Heading5Char"/>
    <w:uiPriority w:val="2"/>
    <w:unhideWhenUsed/>
    <w:qFormat/>
    <w:locked/>
    <w:rsid w:val="00404702"/>
    <w:pPr>
      <w:keepNext/>
      <w:spacing w:before="240" w:after="240"/>
      <w:ind w:left="851" w:hanging="851"/>
      <w:outlineLvl w:val="4"/>
    </w:pPr>
    <w:rPr>
      <w:rFonts w:eastAsiaTheme="majorEastAsia" w:cstheme="majorBidi"/>
      <w:i/>
    </w:rPr>
  </w:style>
  <w:style w:type="paragraph" w:styleId="Heading6">
    <w:name w:val="heading 6"/>
    <w:basedOn w:val="Normal"/>
    <w:next w:val="Normal"/>
    <w:link w:val="Heading6Char"/>
    <w:uiPriority w:val="9"/>
    <w:unhideWhenUsed/>
    <w:rsid w:val="008931F6"/>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2"/>
    <w:rsid w:val="0000542C"/>
    <w:rPr>
      <w:rFonts w:eastAsiaTheme="majorEastAsia" w:cstheme="majorBidi"/>
      <w:b/>
      <w:bCs/>
      <w:sz w:val="36"/>
      <w:szCs w:val="28"/>
      <w:lang w:val="en-GB"/>
    </w:rPr>
  </w:style>
  <w:style w:type="character" w:customStyle="1" w:styleId="Heading2Char">
    <w:name w:val="Heading 2 Char"/>
    <w:aliases w:val="FSHeading 2 Char,Section heading Char"/>
    <w:basedOn w:val="DefaultParagraphFont"/>
    <w:link w:val="Heading2"/>
    <w:uiPriority w:val="2"/>
    <w:rsid w:val="00EC65E9"/>
    <w:rPr>
      <w:rFonts w:eastAsiaTheme="majorEastAsia"/>
      <w:b/>
      <w:bCs/>
      <w:sz w:val="28"/>
      <w:lang w:val="en-GB"/>
    </w:rPr>
  </w:style>
  <w:style w:type="character" w:customStyle="1" w:styleId="Heading3Char">
    <w:name w:val="Heading 3 Char"/>
    <w:aliases w:val="FSHeading 3 Char,Subheading 1 Char"/>
    <w:basedOn w:val="DefaultParagraphFont"/>
    <w:link w:val="Heading3"/>
    <w:uiPriority w:val="9"/>
    <w:rsid w:val="0000542C"/>
    <w:rPr>
      <w:rFonts w:eastAsiaTheme="majorEastAsia" w:cstheme="majorBidi"/>
      <w:b/>
      <w:bCs/>
      <w:szCs w:val="24"/>
      <w:lang w:val="en-GB" w:eastAsia="en-AU"/>
    </w:rPr>
  </w:style>
  <w:style w:type="character" w:customStyle="1" w:styleId="Heading4Char">
    <w:name w:val="Heading 4 Char"/>
    <w:aliases w:val="FSHeading 4 Char,Subheading 2 Char"/>
    <w:basedOn w:val="DefaultParagraphFont"/>
    <w:link w:val="Heading4"/>
    <w:uiPriority w:val="9"/>
    <w:rsid w:val="0000542C"/>
    <w:rPr>
      <w:rFonts w:eastAsiaTheme="majorEastAsia" w:cstheme="majorBidi"/>
      <w:b/>
      <w:bCs/>
      <w:i/>
      <w:iCs/>
      <w:lang w:val="en-GB"/>
    </w:rPr>
  </w:style>
  <w:style w:type="character" w:customStyle="1" w:styleId="Heading5Char">
    <w:name w:val="Heading 5 Char"/>
    <w:aliases w:val="FSHeading 5 Char,Subheading 3 Char"/>
    <w:basedOn w:val="DefaultParagraphFont"/>
    <w:link w:val="Heading5"/>
    <w:uiPriority w:val="2"/>
    <w:rsid w:val="0000542C"/>
    <w:rPr>
      <w:rFonts w:eastAsiaTheme="majorEastAsia" w:cstheme="majorBidi"/>
      <w:i/>
      <w:lang w:val="en-GB"/>
    </w:rPr>
  </w:style>
  <w:style w:type="character" w:customStyle="1" w:styleId="Heading6Char">
    <w:name w:val="Heading 6 Char"/>
    <w:basedOn w:val="DefaultParagraphFont"/>
    <w:link w:val="Heading6"/>
    <w:uiPriority w:val="9"/>
    <w:rsid w:val="008931F6"/>
    <w:rPr>
      <w:rFonts w:asciiTheme="majorHAnsi" w:eastAsiaTheme="majorEastAsia" w:hAnsiTheme="majorHAnsi" w:cstheme="majorBidi"/>
      <w:i/>
      <w:iCs/>
      <w:color w:val="243F60" w:themeColor="accent1" w:themeShade="7F"/>
      <w:lang w:val="en-GB"/>
    </w:rPr>
  </w:style>
  <w:style w:type="paragraph" w:customStyle="1" w:styleId="Table2">
    <w:name w:val="Table 2"/>
    <w:basedOn w:val="Normal"/>
    <w:uiPriority w:val="20"/>
    <w:qFormat/>
    <w:rsid w:val="00404702"/>
    <w:pPr>
      <w:ind w:left="142" w:hanging="142"/>
    </w:pPr>
    <w:rPr>
      <w:bCs/>
      <w:sz w:val="18"/>
      <w:szCs w:val="20"/>
    </w:rPr>
  </w:style>
  <w:style w:type="paragraph" w:customStyle="1" w:styleId="131ItemHeading">
    <w:name w:val="1.3.1 Item Heading"/>
    <w:basedOn w:val="Table2"/>
    <w:next w:val="Table2"/>
    <w:uiPriority w:val="22"/>
    <w:qFormat/>
    <w:rsid w:val="00404702"/>
    <w:pPr>
      <w:keepNext/>
      <w:tabs>
        <w:tab w:val="left" w:pos="851"/>
      </w:tabs>
      <w:spacing w:after="200"/>
      <w:ind w:left="0" w:firstLine="0"/>
    </w:pPr>
    <w:rPr>
      <w:b/>
      <w:bCs w:val="0"/>
      <w:caps/>
      <w:sz w:val="20"/>
    </w:rPr>
  </w:style>
  <w:style w:type="paragraph" w:customStyle="1" w:styleId="131Subitemheading">
    <w:name w:val="1.3.1 Subitem heading"/>
    <w:basedOn w:val="131ItemHeading"/>
    <w:next w:val="Table2"/>
    <w:uiPriority w:val="22"/>
    <w:qFormat/>
    <w:rsid w:val="00404702"/>
    <w:pPr>
      <w:spacing w:after="120"/>
    </w:pPr>
    <w:rPr>
      <w:caps w:val="0"/>
      <w:sz w:val="18"/>
    </w:rPr>
  </w:style>
  <w:style w:type="paragraph" w:customStyle="1" w:styleId="142Tableheading1">
    <w:name w:val="1.4.2 Table heading1"/>
    <w:basedOn w:val="Normal"/>
    <w:uiPriority w:val="22"/>
    <w:qFormat/>
    <w:rsid w:val="00404702"/>
    <w:pPr>
      <w:keepNext/>
      <w:jc w:val="center"/>
    </w:pPr>
    <w:rPr>
      <w:rFonts w:ascii="Arial Bold" w:hAnsi="Arial Bold"/>
      <w:b/>
      <w:bCs/>
      <w:iCs/>
      <w:sz w:val="18"/>
    </w:rPr>
  </w:style>
  <w:style w:type="paragraph" w:customStyle="1" w:styleId="142Tableheading2">
    <w:name w:val="1.4.2 Table heading2"/>
    <w:basedOn w:val="142Tableheading1"/>
    <w:uiPriority w:val="22"/>
    <w:qFormat/>
    <w:rsid w:val="00404702"/>
    <w:rPr>
      <w:rFonts w:ascii="Arial" w:hAnsi="Arial"/>
      <w:b w:val="0"/>
      <w:iCs w:val="0"/>
      <w:szCs w:val="20"/>
    </w:rPr>
  </w:style>
  <w:style w:type="paragraph" w:customStyle="1" w:styleId="142Tabletext1">
    <w:name w:val="1.4.2 Table text1"/>
    <w:basedOn w:val="Normal"/>
    <w:link w:val="142Tabletext1Char"/>
    <w:uiPriority w:val="22"/>
    <w:qFormat/>
    <w:rsid w:val="00404702"/>
    <w:pPr>
      <w:ind w:left="142" w:hanging="142"/>
    </w:pPr>
    <w:rPr>
      <w:sz w:val="18"/>
      <w:szCs w:val="20"/>
    </w:rPr>
  </w:style>
  <w:style w:type="character" w:customStyle="1" w:styleId="142Tabletext1Char">
    <w:name w:val="1.4.2 Table text1 Char"/>
    <w:basedOn w:val="DefaultParagraphFont"/>
    <w:link w:val="142Tabletext1"/>
    <w:uiPriority w:val="22"/>
    <w:rsid w:val="006D473E"/>
    <w:rPr>
      <w:rFonts w:eastAsia="Times New Roman" w:cs="Times New Roman"/>
      <w:sz w:val="18"/>
      <w:szCs w:val="20"/>
      <w:lang w:val="en-GB"/>
    </w:rPr>
  </w:style>
  <w:style w:type="paragraph" w:customStyle="1" w:styleId="142Tabletext2">
    <w:name w:val="1.4.2 Table text2"/>
    <w:basedOn w:val="142Tabletext1"/>
    <w:uiPriority w:val="22"/>
    <w:qFormat/>
    <w:rsid w:val="00404702"/>
    <w:pPr>
      <w:jc w:val="right"/>
    </w:pPr>
  </w:style>
  <w:style w:type="paragraph" w:customStyle="1" w:styleId="Blankpage">
    <w:name w:val="Blank page"/>
    <w:basedOn w:val="Normal"/>
    <w:next w:val="Normal"/>
    <w:uiPriority w:val="23"/>
    <w:qFormat/>
    <w:rsid w:val="00404702"/>
    <w:pPr>
      <w:tabs>
        <w:tab w:val="left" w:pos="851"/>
      </w:tabs>
      <w:spacing w:before="6000"/>
      <w:jc w:val="center"/>
    </w:pPr>
    <w:rPr>
      <w:caps/>
      <w:szCs w:val="20"/>
    </w:rPr>
  </w:style>
  <w:style w:type="paragraph" w:customStyle="1" w:styleId="Clause">
    <w:name w:val="Clause"/>
    <w:basedOn w:val="Normal"/>
    <w:next w:val="Normal"/>
    <w:link w:val="ClauseChar"/>
    <w:uiPriority w:val="10"/>
    <w:qFormat/>
    <w:rsid w:val="00C019A6"/>
    <w:pPr>
      <w:tabs>
        <w:tab w:val="left" w:pos="851"/>
      </w:tabs>
    </w:pPr>
    <w:rPr>
      <w:sz w:val="20"/>
      <w:szCs w:val="20"/>
    </w:rPr>
  </w:style>
  <w:style w:type="character" w:customStyle="1" w:styleId="ClauseChar">
    <w:name w:val="Clause Char"/>
    <w:basedOn w:val="DefaultParagraphFont"/>
    <w:link w:val="Clause"/>
    <w:uiPriority w:val="10"/>
    <w:rsid w:val="00C019A6"/>
    <w:rPr>
      <w:rFonts w:eastAsia="Times New Roman" w:cs="Times New Roman"/>
      <w:sz w:val="20"/>
      <w:szCs w:val="20"/>
      <w:lang w:val="en-GB"/>
    </w:rPr>
  </w:style>
  <w:style w:type="paragraph" w:customStyle="1" w:styleId="Clauseheading">
    <w:name w:val="Clause heading"/>
    <w:basedOn w:val="Normal"/>
    <w:next w:val="Normal"/>
    <w:uiPriority w:val="14"/>
    <w:qFormat/>
    <w:rsid w:val="00404702"/>
    <w:pPr>
      <w:keepNext/>
      <w:tabs>
        <w:tab w:val="left" w:pos="851"/>
      </w:tabs>
    </w:pPr>
    <w:rPr>
      <w:b/>
      <w:sz w:val="20"/>
      <w:szCs w:val="20"/>
    </w:rPr>
  </w:style>
  <w:style w:type="paragraph" w:customStyle="1" w:styleId="ClauseList">
    <w:name w:val="Clause List"/>
    <w:basedOn w:val="Clause"/>
    <w:next w:val="Normal"/>
    <w:uiPriority w:val="14"/>
    <w:qFormat/>
    <w:rsid w:val="00404702"/>
    <w:pPr>
      <w:tabs>
        <w:tab w:val="clear" w:pos="851"/>
      </w:tabs>
      <w:ind w:left="851" w:hanging="851"/>
    </w:pPr>
  </w:style>
  <w:style w:type="paragraph" w:customStyle="1" w:styleId="Definition">
    <w:name w:val="Definition"/>
    <w:basedOn w:val="Normal"/>
    <w:next w:val="Normal"/>
    <w:uiPriority w:val="15"/>
    <w:qFormat/>
    <w:rsid w:val="00404702"/>
    <w:pPr>
      <w:ind w:left="1701" w:hanging="851"/>
    </w:pPr>
    <w:rPr>
      <w:sz w:val="20"/>
      <w:szCs w:val="20"/>
    </w:rPr>
  </w:style>
  <w:style w:type="paragraph" w:customStyle="1" w:styleId="DivisionHeading">
    <w:name w:val="Division Heading"/>
    <w:basedOn w:val="Normal"/>
    <w:next w:val="Normal"/>
    <w:uiPriority w:val="15"/>
    <w:qFormat/>
    <w:rsid w:val="00BE4F3A"/>
    <w:pPr>
      <w:keepNext/>
      <w:tabs>
        <w:tab w:val="left" w:pos="851"/>
      </w:tabs>
      <w:jc w:val="center"/>
    </w:pPr>
    <w:rPr>
      <w:b/>
      <w:sz w:val="26"/>
      <w:szCs w:val="20"/>
    </w:rPr>
  </w:style>
  <w:style w:type="paragraph" w:customStyle="1" w:styleId="EditorialNoteLine1">
    <w:name w:val="Editorial Note Line 1"/>
    <w:basedOn w:val="Normal"/>
    <w:next w:val="Normal"/>
    <w:uiPriority w:val="16"/>
    <w:qFormat/>
    <w:rsid w:val="00404702"/>
    <w:pPr>
      <w:keepNext/>
      <w:pBdr>
        <w:top w:val="single" w:sz="6" w:space="0" w:color="auto"/>
        <w:left w:val="single" w:sz="6" w:space="0" w:color="auto"/>
        <w:bottom w:val="single" w:sz="6" w:space="0" w:color="auto"/>
        <w:right w:val="single" w:sz="6" w:space="0" w:color="auto"/>
      </w:pBdr>
      <w:tabs>
        <w:tab w:val="left" w:pos="851"/>
      </w:tabs>
    </w:pPr>
    <w:rPr>
      <w:b/>
      <w:sz w:val="20"/>
      <w:szCs w:val="20"/>
    </w:rPr>
  </w:style>
  <w:style w:type="paragraph" w:customStyle="1" w:styleId="EditorialNotetext">
    <w:name w:val="Editorial Note text"/>
    <w:basedOn w:val="EditorialNoteLine1"/>
    <w:uiPriority w:val="16"/>
    <w:qFormat/>
    <w:rsid w:val="00404702"/>
    <w:pPr>
      <w:keepNext w:val="0"/>
    </w:pPr>
    <w:rPr>
      <w:b w:val="0"/>
    </w:rPr>
  </w:style>
  <w:style w:type="paragraph" w:styleId="Footer">
    <w:name w:val="footer"/>
    <w:aliases w:val="FSFooter"/>
    <w:basedOn w:val="Normal"/>
    <w:link w:val="FooterChar"/>
    <w:uiPriority w:val="99"/>
    <w:qFormat/>
    <w:locked/>
    <w:rsid w:val="00404702"/>
    <w:rPr>
      <w:sz w:val="20"/>
    </w:rPr>
  </w:style>
  <w:style w:type="character" w:customStyle="1" w:styleId="FooterChar">
    <w:name w:val="Footer Char"/>
    <w:aliases w:val="FSFooter Char"/>
    <w:basedOn w:val="DefaultParagraphFont"/>
    <w:link w:val="Footer"/>
    <w:uiPriority w:val="99"/>
    <w:rsid w:val="00E2450C"/>
    <w:rPr>
      <w:rFonts w:cstheme="minorBidi"/>
      <w:sz w:val="20"/>
      <w:lang w:val="en-GB"/>
    </w:rPr>
  </w:style>
  <w:style w:type="paragraph" w:styleId="FootnoteText">
    <w:name w:val="footnote text"/>
    <w:aliases w:val="Footnotes Text,FSFootnotes Text"/>
    <w:basedOn w:val="Normal"/>
    <w:link w:val="FootnoteTextChar"/>
    <w:uiPriority w:val="5"/>
    <w:qFormat/>
    <w:rsid w:val="00E53ACA"/>
    <w:rPr>
      <w:sz w:val="18"/>
      <w:szCs w:val="20"/>
    </w:rPr>
  </w:style>
  <w:style w:type="character" w:customStyle="1" w:styleId="FootnoteTextChar">
    <w:name w:val="Footnote Text Char"/>
    <w:aliases w:val="Footnotes Text Char,FSFootnotes Text Char"/>
    <w:basedOn w:val="DefaultParagraphFont"/>
    <w:link w:val="FootnoteText"/>
    <w:uiPriority w:val="5"/>
    <w:rsid w:val="00E53ACA"/>
    <w:rPr>
      <w:rFonts w:cstheme="minorBidi"/>
      <w:sz w:val="18"/>
      <w:szCs w:val="20"/>
      <w:lang w:val="en-GB"/>
    </w:rPr>
  </w:style>
  <w:style w:type="paragraph" w:customStyle="1" w:styleId="FSBullet1">
    <w:name w:val="FSBullet 1"/>
    <w:basedOn w:val="Normal"/>
    <w:next w:val="Normal"/>
    <w:link w:val="FSBullet1Char"/>
    <w:uiPriority w:val="6"/>
    <w:qFormat/>
    <w:locked/>
    <w:rsid w:val="00234C31"/>
    <w:pPr>
      <w:numPr>
        <w:numId w:val="11"/>
      </w:numPr>
      <w:ind w:left="567" w:hanging="567"/>
    </w:pPr>
    <w:rPr>
      <w:rFonts w:cs="Arial"/>
    </w:rPr>
  </w:style>
  <w:style w:type="character" w:customStyle="1" w:styleId="FSBullet1Char">
    <w:name w:val="FSBullet 1 Char"/>
    <w:basedOn w:val="DefaultParagraphFont"/>
    <w:link w:val="FSBullet1"/>
    <w:uiPriority w:val="6"/>
    <w:rsid w:val="00234C31"/>
    <w:rPr>
      <w:rFonts w:eastAsia="Times New Roman"/>
      <w:szCs w:val="24"/>
      <w:lang w:val="en-GB"/>
    </w:rPr>
  </w:style>
  <w:style w:type="paragraph" w:customStyle="1" w:styleId="FSBullet2">
    <w:name w:val="FSBullet 2"/>
    <w:basedOn w:val="Normal"/>
    <w:uiPriority w:val="6"/>
    <w:qFormat/>
    <w:locked/>
    <w:rsid w:val="00830393"/>
    <w:pPr>
      <w:numPr>
        <w:numId w:val="12"/>
      </w:numPr>
      <w:ind w:left="1134" w:hanging="567"/>
    </w:pPr>
  </w:style>
  <w:style w:type="paragraph" w:customStyle="1" w:styleId="FSBullet3">
    <w:name w:val="FSBullet 3"/>
    <w:basedOn w:val="Normal"/>
    <w:uiPriority w:val="6"/>
    <w:qFormat/>
    <w:locked/>
    <w:rsid w:val="006B6900"/>
    <w:pPr>
      <w:keepNext/>
      <w:numPr>
        <w:numId w:val="13"/>
      </w:numPr>
      <w:ind w:left="1701" w:hanging="567"/>
    </w:pPr>
  </w:style>
  <w:style w:type="paragraph" w:customStyle="1" w:styleId="FSCaption">
    <w:name w:val="FSCaption"/>
    <w:basedOn w:val="Normal"/>
    <w:uiPriority w:val="9"/>
    <w:qFormat/>
    <w:locked/>
    <w:rsid w:val="00404702"/>
    <w:pPr>
      <w:keepNext/>
      <w:keepLines/>
      <w:spacing w:before="120"/>
    </w:pPr>
    <w:rPr>
      <w:i/>
      <w:sz w:val="16"/>
      <w:szCs w:val="16"/>
    </w:rPr>
  </w:style>
  <w:style w:type="paragraph" w:customStyle="1" w:styleId="FSCFootnote">
    <w:name w:val="FSCFootnote"/>
    <w:basedOn w:val="Normal"/>
    <w:next w:val="Normal"/>
    <w:uiPriority w:val="17"/>
    <w:qFormat/>
    <w:locked/>
    <w:rsid w:val="00404702"/>
    <w:rPr>
      <w:sz w:val="16"/>
      <w:szCs w:val="20"/>
    </w:rPr>
  </w:style>
  <w:style w:type="paragraph" w:customStyle="1" w:styleId="FSCFooter">
    <w:name w:val="FSCFooter"/>
    <w:basedOn w:val="FSCFootnote"/>
    <w:uiPriority w:val="17"/>
    <w:qFormat/>
    <w:locked/>
    <w:rsid w:val="00404702"/>
    <w:pPr>
      <w:tabs>
        <w:tab w:val="center" w:pos="4536"/>
        <w:tab w:val="right" w:pos="9070"/>
      </w:tabs>
    </w:pPr>
    <w:rPr>
      <w:sz w:val="18"/>
      <w:szCs w:val="18"/>
    </w:rPr>
  </w:style>
  <w:style w:type="paragraph" w:customStyle="1" w:styleId="FSPagenumber">
    <w:name w:val="FSPage number"/>
    <w:basedOn w:val="Normal"/>
    <w:uiPriority w:val="1"/>
    <w:qFormat/>
    <w:locked/>
    <w:rsid w:val="00404702"/>
    <w:pPr>
      <w:jc w:val="center"/>
    </w:pPr>
    <w:rPr>
      <w:sz w:val="20"/>
      <w:szCs w:val="20"/>
    </w:rPr>
  </w:style>
  <w:style w:type="paragraph" w:customStyle="1" w:styleId="FSTableColumnRowheading">
    <w:name w:val="FSTable Column/Row heading"/>
    <w:basedOn w:val="Normal"/>
    <w:uiPriority w:val="8"/>
    <w:qFormat/>
    <w:locked/>
    <w:rsid w:val="00404702"/>
    <w:pPr>
      <w:spacing w:before="120" w:after="120"/>
    </w:pPr>
    <w:rPr>
      <w:b/>
      <w:sz w:val="20"/>
      <w:szCs w:val="20"/>
    </w:rPr>
  </w:style>
  <w:style w:type="paragraph" w:customStyle="1" w:styleId="FSTableFigureHeading">
    <w:name w:val="FSTable/Figure Heading"/>
    <w:basedOn w:val="Normal"/>
    <w:uiPriority w:val="7"/>
    <w:qFormat/>
    <w:locked/>
    <w:rsid w:val="00404702"/>
    <w:pPr>
      <w:spacing w:before="120" w:after="120"/>
      <w:ind w:left="1134" w:hanging="1134"/>
    </w:pPr>
    <w:rPr>
      <w:b/>
      <w:i/>
    </w:rPr>
  </w:style>
  <w:style w:type="paragraph" w:styleId="Header">
    <w:name w:val="header"/>
    <w:aliases w:val="FSHeader"/>
    <w:basedOn w:val="Normal"/>
    <w:link w:val="HeaderChar"/>
    <w:uiPriority w:val="3"/>
    <w:unhideWhenUsed/>
    <w:qFormat/>
    <w:locked/>
    <w:rsid w:val="00D92B3B"/>
    <w:pPr>
      <w:jc w:val="center"/>
    </w:pPr>
    <w:rPr>
      <w:b/>
    </w:rPr>
  </w:style>
  <w:style w:type="character" w:customStyle="1" w:styleId="HeaderChar">
    <w:name w:val="Header Char"/>
    <w:aliases w:val="FSHeader Char"/>
    <w:basedOn w:val="DefaultParagraphFont"/>
    <w:link w:val="Header"/>
    <w:uiPriority w:val="3"/>
    <w:rsid w:val="00D92B3B"/>
    <w:rPr>
      <w:rFonts w:cstheme="minorBidi"/>
      <w:b/>
      <w:lang w:val="en-GB"/>
    </w:rPr>
  </w:style>
  <w:style w:type="paragraph" w:customStyle="1" w:styleId="Paragraph">
    <w:name w:val="Paragraph"/>
    <w:basedOn w:val="Clause"/>
    <w:next w:val="Normal"/>
    <w:uiPriority w:val="12"/>
    <w:qFormat/>
    <w:rsid w:val="000622E7"/>
    <w:pPr>
      <w:tabs>
        <w:tab w:val="clear" w:pos="851"/>
      </w:tabs>
      <w:ind w:left="1702" w:hanging="851"/>
    </w:pPr>
  </w:style>
  <w:style w:type="paragraph" w:customStyle="1" w:styleId="ScheduleHeading">
    <w:name w:val="Schedule Heading"/>
    <w:basedOn w:val="Normal"/>
    <w:next w:val="Normal"/>
    <w:uiPriority w:val="18"/>
    <w:qFormat/>
    <w:rsid w:val="00404702"/>
    <w:pPr>
      <w:tabs>
        <w:tab w:val="left" w:pos="851"/>
      </w:tabs>
      <w:jc w:val="center"/>
    </w:pPr>
    <w:rPr>
      <w:b/>
      <w:caps/>
      <w:sz w:val="20"/>
      <w:szCs w:val="20"/>
    </w:rPr>
  </w:style>
  <w:style w:type="paragraph" w:customStyle="1" w:styleId="Standardtitle">
    <w:name w:val="Standard title"/>
    <w:basedOn w:val="Normal"/>
    <w:uiPriority w:val="18"/>
    <w:qFormat/>
    <w:rsid w:val="00404702"/>
    <w:pPr>
      <w:keepNext/>
      <w:tabs>
        <w:tab w:val="left" w:pos="851"/>
      </w:tabs>
      <w:jc w:val="center"/>
    </w:pPr>
    <w:rPr>
      <w:b/>
      <w:i/>
      <w:iCs/>
      <w:caps/>
      <w:sz w:val="28"/>
      <w:szCs w:val="20"/>
    </w:rPr>
  </w:style>
  <w:style w:type="paragraph" w:customStyle="1" w:styleId="Subclause">
    <w:name w:val="Subclause"/>
    <w:basedOn w:val="Clause"/>
    <w:uiPriority w:val="11"/>
    <w:qFormat/>
    <w:rsid w:val="00C019A6"/>
    <w:pPr>
      <w:ind w:left="567" w:hanging="567"/>
    </w:pPr>
  </w:style>
  <w:style w:type="paragraph" w:customStyle="1" w:styleId="Subparagraph">
    <w:name w:val="Subparagraph"/>
    <w:basedOn w:val="Paragraph"/>
    <w:next w:val="Normal"/>
    <w:uiPriority w:val="13"/>
    <w:qFormat/>
    <w:rsid w:val="00404702"/>
    <w:pPr>
      <w:ind w:left="2553"/>
    </w:pPr>
  </w:style>
  <w:style w:type="paragraph" w:customStyle="1" w:styleId="Table1">
    <w:name w:val="Table 1"/>
    <w:basedOn w:val="Normal"/>
    <w:uiPriority w:val="20"/>
    <w:qFormat/>
    <w:rsid w:val="00404702"/>
    <w:pPr>
      <w:keepNext/>
      <w:spacing w:after="120"/>
      <w:jc w:val="center"/>
    </w:pPr>
    <w:rPr>
      <w:b/>
      <w:bCs/>
      <w:sz w:val="18"/>
      <w:szCs w:val="20"/>
    </w:rPr>
  </w:style>
  <w:style w:type="paragraph" w:customStyle="1" w:styleId="TitleBorder">
    <w:name w:val="TitleBorder"/>
    <w:basedOn w:val="Normal"/>
    <w:uiPriority w:val="19"/>
    <w:qFormat/>
    <w:rsid w:val="00404702"/>
    <w:pPr>
      <w:pBdr>
        <w:bottom w:val="double" w:sz="6" w:space="0" w:color="auto"/>
      </w:pBdr>
      <w:tabs>
        <w:tab w:val="left" w:pos="851"/>
      </w:tabs>
    </w:pPr>
    <w:rPr>
      <w:sz w:val="20"/>
      <w:szCs w:val="20"/>
    </w:rPr>
  </w:style>
  <w:style w:type="paragraph" w:styleId="NoSpacing">
    <w:name w:val="No Spacing"/>
    <w:uiPriority w:val="20"/>
    <w:rsid w:val="00E0050C"/>
    <w:pPr>
      <w:widowControl w:val="0"/>
    </w:pPr>
    <w:rPr>
      <w:rFonts w:cstheme="minorBidi"/>
      <w:lang w:val="en-GB"/>
    </w:rPr>
  </w:style>
  <w:style w:type="paragraph" w:styleId="Subtitle">
    <w:name w:val="Subtitle"/>
    <w:basedOn w:val="Normal"/>
    <w:next w:val="Normal"/>
    <w:link w:val="SubtitleChar"/>
    <w:uiPriority w:val="11"/>
    <w:rsid w:val="00E2450C"/>
    <w:pPr>
      <w:numPr>
        <w:ilvl w:val="1"/>
      </w:numPr>
      <w:ind w:left="567" w:hanging="567"/>
    </w:pPr>
    <w:rPr>
      <w:rFonts w:asciiTheme="majorHAnsi" w:eastAsiaTheme="majorEastAsia" w:hAnsiTheme="majorHAnsi" w:cstheme="majorBidi"/>
      <w:i/>
      <w:iCs/>
      <w:color w:val="4F81BD" w:themeColor="accent1"/>
      <w:spacing w:val="15"/>
      <w:sz w:val="24"/>
    </w:rPr>
  </w:style>
  <w:style w:type="character" w:customStyle="1" w:styleId="SubtitleChar">
    <w:name w:val="Subtitle Char"/>
    <w:basedOn w:val="DefaultParagraphFont"/>
    <w:link w:val="Subtitle"/>
    <w:uiPriority w:val="11"/>
    <w:rsid w:val="00E2450C"/>
    <w:rPr>
      <w:rFonts w:asciiTheme="majorHAnsi" w:eastAsiaTheme="majorEastAsia" w:hAnsiTheme="majorHAnsi" w:cstheme="majorBidi"/>
      <w:i/>
      <w:iCs/>
      <w:color w:val="4F81BD" w:themeColor="accent1"/>
      <w:spacing w:val="15"/>
      <w:sz w:val="24"/>
      <w:szCs w:val="24"/>
      <w:lang w:val="en-GB"/>
    </w:rPr>
  </w:style>
  <w:style w:type="character" w:styleId="IntenseEmphasis">
    <w:name w:val="Intense Emphasis"/>
    <w:basedOn w:val="DefaultParagraphFont"/>
    <w:uiPriority w:val="21"/>
    <w:rsid w:val="00DF4A30"/>
    <w:rPr>
      <w:b/>
      <w:bCs/>
      <w:i/>
      <w:iCs/>
      <w:color w:val="4F81BD" w:themeColor="accent1"/>
    </w:rPr>
  </w:style>
  <w:style w:type="paragraph" w:styleId="ListParagraph">
    <w:name w:val="List Paragraph"/>
    <w:basedOn w:val="Normal"/>
    <w:uiPriority w:val="34"/>
    <w:qFormat/>
    <w:rsid w:val="00DF4A30"/>
    <w:pPr>
      <w:ind w:left="720"/>
      <w:contextualSpacing/>
    </w:pPr>
  </w:style>
  <w:style w:type="paragraph" w:customStyle="1" w:styleId="FSTitle">
    <w:name w:val="FS Title"/>
    <w:basedOn w:val="Normal"/>
    <w:qFormat/>
    <w:rsid w:val="00733F11"/>
    <w:rPr>
      <w:rFonts w:cs="Tahoma"/>
      <w:bCs/>
      <w:sz w:val="32"/>
    </w:rPr>
  </w:style>
  <w:style w:type="character" w:styleId="FootnoteReference">
    <w:name w:val="footnote reference"/>
    <w:basedOn w:val="DefaultParagraphFont"/>
    <w:uiPriority w:val="99"/>
    <w:rsid w:val="00D42EE9"/>
    <w:rPr>
      <w:vertAlign w:val="superscript"/>
    </w:rPr>
  </w:style>
  <w:style w:type="paragraph" w:styleId="CommentText">
    <w:name w:val="annotation text"/>
    <w:basedOn w:val="Normal"/>
    <w:link w:val="CommentTextChar"/>
    <w:uiPriority w:val="99"/>
    <w:rsid w:val="00D42EE9"/>
    <w:rPr>
      <w:sz w:val="20"/>
      <w:szCs w:val="20"/>
    </w:rPr>
  </w:style>
  <w:style w:type="character" w:customStyle="1" w:styleId="CommentTextChar">
    <w:name w:val="Comment Text Char"/>
    <w:basedOn w:val="DefaultParagraphFont"/>
    <w:link w:val="CommentText"/>
    <w:uiPriority w:val="99"/>
    <w:rsid w:val="00D42EE9"/>
    <w:rPr>
      <w:rFonts w:eastAsia="Times New Roman" w:cs="Times New Roman"/>
      <w:sz w:val="20"/>
      <w:szCs w:val="20"/>
      <w:lang w:val="en-GB" w:bidi="en-US"/>
    </w:rPr>
  </w:style>
  <w:style w:type="character" w:styleId="CommentReference">
    <w:name w:val="annotation reference"/>
    <w:basedOn w:val="DefaultParagraphFont"/>
    <w:uiPriority w:val="99"/>
    <w:rsid w:val="00D42EE9"/>
    <w:rPr>
      <w:sz w:val="16"/>
      <w:szCs w:val="16"/>
    </w:rPr>
  </w:style>
  <w:style w:type="paragraph" w:customStyle="1" w:styleId="Default">
    <w:name w:val="Default"/>
    <w:rsid w:val="00D42EE9"/>
    <w:pPr>
      <w:autoSpaceDE w:val="0"/>
      <w:autoSpaceDN w:val="0"/>
      <w:adjustRightInd w:val="0"/>
    </w:pPr>
    <w:rPr>
      <w:rFonts w:eastAsia="Times New Roman"/>
      <w:color w:val="000000"/>
      <w:sz w:val="24"/>
      <w:szCs w:val="24"/>
      <w:lang w:val="en-GB" w:eastAsia="en-GB"/>
    </w:rPr>
  </w:style>
  <w:style w:type="paragraph" w:styleId="BalloonText">
    <w:name w:val="Balloon Text"/>
    <w:basedOn w:val="Normal"/>
    <w:link w:val="BalloonTextChar"/>
    <w:uiPriority w:val="99"/>
    <w:semiHidden/>
    <w:unhideWhenUsed/>
    <w:rsid w:val="00D42EE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42EE9"/>
    <w:rPr>
      <w:rFonts w:ascii="Segoe UI" w:eastAsia="Times New Roman" w:hAnsi="Segoe UI" w:cs="Segoe UI"/>
      <w:sz w:val="18"/>
      <w:szCs w:val="18"/>
      <w:lang w:val="en-GB" w:bidi="en-US"/>
    </w:rPr>
  </w:style>
  <w:style w:type="paragraph" w:styleId="TOC1">
    <w:name w:val="toc 1"/>
    <w:basedOn w:val="Normal"/>
    <w:next w:val="Normal"/>
    <w:autoRedefine/>
    <w:uiPriority w:val="39"/>
    <w:unhideWhenUsed/>
    <w:rsid w:val="00001713"/>
    <w:pPr>
      <w:spacing w:after="100"/>
    </w:pPr>
  </w:style>
  <w:style w:type="character" w:styleId="Hyperlink">
    <w:name w:val="Hyperlink"/>
    <w:basedOn w:val="DefaultParagraphFont"/>
    <w:uiPriority w:val="99"/>
    <w:unhideWhenUsed/>
    <w:rsid w:val="00001713"/>
    <w:rPr>
      <w:color w:val="0000FF" w:themeColor="hyperlink"/>
      <w:u w:val="single"/>
    </w:rPr>
  </w:style>
  <w:style w:type="paragraph" w:styleId="TOC2">
    <w:name w:val="toc 2"/>
    <w:basedOn w:val="Normal"/>
    <w:next w:val="Normal"/>
    <w:autoRedefine/>
    <w:uiPriority w:val="39"/>
    <w:unhideWhenUsed/>
    <w:rsid w:val="0043694C"/>
    <w:pPr>
      <w:tabs>
        <w:tab w:val="left" w:pos="1134"/>
        <w:tab w:val="right" w:leader="dot" w:pos="9060"/>
      </w:tabs>
      <w:spacing w:after="100"/>
      <w:ind w:left="1134" w:hanging="630"/>
    </w:pPr>
  </w:style>
  <w:style w:type="paragraph" w:styleId="TOC3">
    <w:name w:val="toc 3"/>
    <w:basedOn w:val="Normal"/>
    <w:next w:val="Normal"/>
    <w:autoRedefine/>
    <w:uiPriority w:val="39"/>
    <w:semiHidden/>
    <w:unhideWhenUsed/>
    <w:rsid w:val="00001713"/>
    <w:pPr>
      <w:spacing w:after="100"/>
      <w:ind w:left="440"/>
    </w:pPr>
  </w:style>
  <w:style w:type="paragraph" w:customStyle="1" w:styleId="FSCtPara">
    <w:name w:val="FSC_t_Para"/>
    <w:basedOn w:val="Normal"/>
    <w:qFormat/>
    <w:locked/>
    <w:rsid w:val="00001713"/>
    <w:pPr>
      <w:tabs>
        <w:tab w:val="left" w:pos="1701"/>
      </w:tabs>
      <w:spacing w:before="60" w:after="60"/>
      <w:ind w:left="2268" w:hanging="2268"/>
    </w:pPr>
    <w:rPr>
      <w:rFonts w:cs="Arial"/>
      <w:iCs/>
      <w:sz w:val="20"/>
      <w:szCs w:val="22"/>
      <w:lang w:eastAsia="en-AU" w:bidi="ar-SA"/>
    </w:rPr>
  </w:style>
  <w:style w:type="paragraph" w:styleId="CommentSubject">
    <w:name w:val="annotation subject"/>
    <w:basedOn w:val="CommentText"/>
    <w:next w:val="CommentText"/>
    <w:link w:val="CommentSubjectChar"/>
    <w:uiPriority w:val="99"/>
    <w:semiHidden/>
    <w:unhideWhenUsed/>
    <w:rsid w:val="0084782C"/>
    <w:rPr>
      <w:b/>
      <w:bCs/>
    </w:rPr>
  </w:style>
  <w:style w:type="character" w:customStyle="1" w:styleId="CommentSubjectChar">
    <w:name w:val="Comment Subject Char"/>
    <w:basedOn w:val="CommentTextChar"/>
    <w:link w:val="CommentSubject"/>
    <w:uiPriority w:val="99"/>
    <w:semiHidden/>
    <w:rsid w:val="0084782C"/>
    <w:rPr>
      <w:rFonts w:eastAsia="Times New Roman" w:cs="Times New Roman"/>
      <w:b/>
      <w:bCs/>
      <w:sz w:val="20"/>
      <w:szCs w:val="20"/>
      <w:lang w:val="en-GB" w:bidi="en-US"/>
    </w:rPr>
  </w:style>
  <w:style w:type="character" w:styleId="FollowedHyperlink">
    <w:name w:val="FollowedHyperlink"/>
    <w:basedOn w:val="DefaultParagraphFont"/>
    <w:uiPriority w:val="99"/>
    <w:semiHidden/>
    <w:unhideWhenUsed/>
    <w:rsid w:val="004D67AE"/>
    <w:rPr>
      <w:color w:val="800080" w:themeColor="followedHyperlink"/>
      <w:u w:val="single"/>
    </w:rPr>
  </w:style>
  <w:style w:type="paragraph" w:customStyle="1" w:styleId="CitaviBibliographyEntry">
    <w:name w:val="Citavi Bibliography Entry"/>
    <w:basedOn w:val="Normal"/>
    <w:link w:val="CitaviBibliographyEntryChar"/>
    <w:rsid w:val="00F914FF"/>
    <w:pPr>
      <w:widowControl/>
      <w:tabs>
        <w:tab w:val="left" w:pos="283"/>
      </w:tabs>
      <w:spacing w:after="60"/>
      <w:ind w:left="283" w:hanging="283"/>
    </w:pPr>
    <w:rPr>
      <w:rFonts w:eastAsiaTheme="minorHAnsi" w:cstheme="minorBidi"/>
      <w:szCs w:val="22"/>
      <w:lang w:bidi="ar-SA"/>
    </w:rPr>
  </w:style>
  <w:style w:type="character" w:customStyle="1" w:styleId="CitaviBibliographyEntryChar">
    <w:name w:val="Citavi Bibliography Entry Char"/>
    <w:basedOn w:val="DefaultParagraphFont"/>
    <w:link w:val="CitaviBibliographyEntry"/>
    <w:rsid w:val="00F914FF"/>
    <w:rPr>
      <w:rFonts w:cstheme="minorBidi"/>
      <w:lang w:val="en-GB"/>
    </w:rPr>
  </w:style>
  <w:style w:type="paragraph" w:customStyle="1" w:styleId="CitaviBibliographyHeading">
    <w:name w:val="Citavi Bibliography Heading"/>
    <w:basedOn w:val="Heading1"/>
    <w:link w:val="CitaviBibliographyHeadingChar"/>
    <w:rsid w:val="00F914FF"/>
    <w:pPr>
      <w:widowControl/>
    </w:pPr>
    <w:rPr>
      <w:lang w:bidi="ar-SA"/>
    </w:rPr>
  </w:style>
  <w:style w:type="character" w:customStyle="1" w:styleId="CitaviBibliographyHeadingChar">
    <w:name w:val="Citavi Bibliography Heading Char"/>
    <w:basedOn w:val="DefaultParagraphFont"/>
    <w:link w:val="CitaviBibliographyHeading"/>
    <w:rsid w:val="00F914FF"/>
    <w:rPr>
      <w:rFonts w:eastAsiaTheme="majorEastAsia" w:cstheme="majorBidi"/>
      <w:b/>
      <w:bCs/>
      <w:sz w:val="36"/>
      <w:szCs w:val="28"/>
      <w:lang w:val="en-GB"/>
    </w:rPr>
  </w:style>
  <w:style w:type="paragraph" w:styleId="Revision">
    <w:name w:val="Revision"/>
    <w:hidden/>
    <w:uiPriority w:val="99"/>
    <w:semiHidden/>
    <w:rsid w:val="00BD3D1E"/>
    <w:rPr>
      <w:rFonts w:eastAsia="Times New Roman" w:cs="Times New Roman"/>
      <w:szCs w:val="24"/>
      <w:lang w:val="en-GB"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1577189">
      <w:bodyDiv w:val="1"/>
      <w:marLeft w:val="0"/>
      <w:marRight w:val="0"/>
      <w:marTop w:val="0"/>
      <w:marBottom w:val="0"/>
      <w:divBdr>
        <w:top w:val="none" w:sz="0" w:space="0" w:color="auto"/>
        <w:left w:val="none" w:sz="0" w:space="0" w:color="auto"/>
        <w:bottom w:val="none" w:sz="0" w:space="0" w:color="auto"/>
        <w:right w:val="none" w:sz="0" w:space="0" w:color="auto"/>
      </w:divBdr>
    </w:div>
    <w:div w:id="3415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ustomXml" Target="../customXml/item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customXml" Target="../customXml/item5.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ustomXml" Target="../customXml/item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sisl xmlns:xsd="http://www.w3.org/2001/XMLSchema" xmlns:xsi="http://www.w3.org/2001/XMLSchema-instance" xmlns="http://www.boldonjames.com/2008/01/sie/internal/label" sislVersion="0" policy="1865c0a7-d648-4a74-80fe-fa9dc7fe13cc" origin="userSelected">
  <element uid="66ddac19-06c4-4e63-b4dd-d8240d87a23f" value=""/>
</sisl>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1CF7A6A-9D4D-4D1D-84FE-DAC700643DF1}"/>
</file>

<file path=customXml/itemProps2.xml><?xml version="1.0" encoding="utf-8"?>
<ds:datastoreItem xmlns:ds="http://schemas.openxmlformats.org/officeDocument/2006/customXml" ds:itemID="{D889138C-CD95-4767-9AED-B4ADC3BFE1D0}"/>
</file>

<file path=customXml/itemProps3.xml><?xml version="1.0" encoding="utf-8"?>
<ds:datastoreItem xmlns:ds="http://schemas.openxmlformats.org/officeDocument/2006/customXml" ds:itemID="{E5BBA9F1-D03E-4E7F-B477-65BC8F02E1D1}"/>
</file>

<file path=customXml/itemProps4.xml><?xml version="1.0" encoding="utf-8"?>
<ds:datastoreItem xmlns:ds="http://schemas.openxmlformats.org/officeDocument/2006/customXml" ds:itemID="{5DECCF09-1B01-4A1A-A816-CF160BE1B800}"/>
</file>

<file path=customXml/itemProps5.xml><?xml version="1.0" encoding="utf-8"?>
<ds:datastoreItem xmlns:ds="http://schemas.openxmlformats.org/officeDocument/2006/customXml" ds:itemID="{43ACCBC6-FD6B-4DFB-B288-994734056FB1}"/>
</file>

<file path=docProps/app.xml><?xml version="1.0" encoding="utf-8"?>
<Properties xmlns="http://schemas.openxmlformats.org/officeDocument/2006/extended-properties" xmlns:vt="http://schemas.openxmlformats.org/officeDocument/2006/docPropsVTypes">
  <Template>Normal</Template>
  <TotalTime>0</TotalTime>
  <Pages>5</Pages>
  <Words>16161</Words>
  <Characters>92124</Characters>
  <Application>Microsoft Office Word</Application>
  <DocSecurity>0</DocSecurity>
  <Lines>767</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2-14T08:57:00Z</dcterms:created>
  <dcterms:modified xsi:type="dcterms:W3CDTF">2020-12-14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IndexRef">
    <vt:lpwstr>6dd959cd-20ba-4f3d-8911-7137bef92ccd</vt:lpwstr>
  </property>
  <property fmtid="{D5CDD505-2E9C-101B-9397-08002B2CF9AE}" pid="3" name="bjDocumentLabelXML">
    <vt:lpwstr>&lt;?xml version="1.0" encoding="us-ascii"?&gt;&lt;sisl xmlns:xsd="http://www.w3.org/2001/XMLSchema" xmlns:xsi="http://www.w3.org/2001/XMLSchema-instance" sislVersion="0" policy="1865c0a7-d648-4a74-80fe-fa9dc7fe13cc" origin="userSelected" xmlns="http://www.boldonj</vt:lpwstr>
  </property>
  <property fmtid="{D5CDD505-2E9C-101B-9397-08002B2CF9AE}" pid="4" name="bjDocumentLabelXML-0">
    <vt:lpwstr>ames.com/2008/01/sie/internal/label"&gt;&lt;element uid="66ddac19-06c4-4e63-b4dd-d8240d87a23f" value="" /&gt;&lt;/sisl&gt;</vt:lpwstr>
  </property>
  <property fmtid="{D5CDD505-2E9C-101B-9397-08002B2CF9AE}" pid="5" name="bjDocumentSecurityLabel">
    <vt:lpwstr>NO SECURITY CLASSIFICATION REQUIRED</vt:lpwstr>
  </property>
  <property fmtid="{D5CDD505-2E9C-101B-9397-08002B2CF9AE}" pid="6" name="ContentTypeId">
    <vt:lpwstr>0x010100CB2FFA9FD6109347A9495CD5860AFAE6</vt:lpwstr>
  </property>
</Properties>
</file>